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0D8CA931"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r w:rsidR="00DA0FC3">
        <w:rPr>
          <w:rFonts w:ascii="Times New Roman" w:hAnsi="Times New Roman"/>
          <w:b/>
          <w:bCs/>
          <w:sz w:val="22"/>
          <w:szCs w:val="22"/>
        </w:rPr>
        <w:t>ABSTRAC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w:t>
      </w:r>
      <w:proofErr w:type="gramStart"/>
      <w:r>
        <w:rPr>
          <w:rFonts w:ascii="Times New Roman" w:hAnsi="Times New Roman"/>
          <w:sz w:val="22"/>
          <w:szCs w:val="22"/>
        </w:rPr>
        <w:t>e.g.</w:t>
      </w:r>
      <w:proofErr w:type="gramEnd"/>
      <w:r>
        <w:rPr>
          <w:rFonts w:ascii="Times New Roman" w:hAnsi="Times New Roman"/>
          <w:sz w:val="22"/>
          <w:szCs w:val="22"/>
        </w:rPr>
        <w:t xml:space="preserve"> </w:t>
      </w:r>
      <w:r w:rsidR="00F9766D">
        <w:rPr>
          <w:rFonts w:ascii="Times New Roman" w:hAnsi="Times New Roman"/>
          <w:sz w:val="22"/>
          <w:szCs w:val="22"/>
        </w:rPr>
        <w:t xml:space="preserve">object </w:t>
      </w:r>
      <w:r>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lightness 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w:t>
      </w:r>
      <w:proofErr w:type="gramStart"/>
      <w:r w:rsidR="0065154F">
        <w:rPr>
          <w:rFonts w:ascii="Times New Roman" w:hAnsi="Times New Roman"/>
          <w:sz w:val="22"/>
          <w:szCs w:val="22"/>
        </w:rPr>
        <w:t>graphically-rendered</w:t>
      </w:r>
      <w:proofErr w:type="gramEnd"/>
      <w:r w:rsidR="0065154F">
        <w:rPr>
          <w:rFonts w:ascii="Times New Roman" w:hAnsi="Times New Roman"/>
          <w:sz w:val="22"/>
          <w:szCs w:val="22"/>
        </w:rPr>
        <w:t xml:space="preserve"> naturalistic scene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it</w:t>
      </w:r>
      <w:r w:rsidR="00923B17">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Pr>
          <w:rFonts w:ascii="Times New Roman" w:hAnsi="Times New Roman"/>
          <w:sz w:val="22"/>
          <w:szCs w:val="22"/>
        </w:rPr>
        <w:t>, the discrimination thresholds were nearly constant, indicating that 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w:t>
      </w:r>
      <w:r w:rsidR="00E4069E">
        <w:rPr>
          <w:rFonts w:ascii="Times New Roman" w:hAnsi="Times New Roman"/>
          <w:sz w:val="22"/>
          <w:szCs w:val="22"/>
        </w:rPr>
        <w:t xml:space="preserve"> in this regime</w:t>
      </w:r>
      <w:r>
        <w:rPr>
          <w:rFonts w:ascii="Times New Roman" w:hAnsi="Times New Roman"/>
          <w:sz w:val="22"/>
          <w:szCs w:val="22"/>
        </w:rPr>
        <w:t xml:space="preserve">. As the </w:t>
      </w:r>
      <w:r w:rsidR="00E4069E">
        <w:rPr>
          <w:rFonts w:ascii="Times New Roman" w:hAnsi="Times New Roman"/>
          <w:sz w:val="22"/>
          <w:szCs w:val="22"/>
        </w:rPr>
        <w:t xml:space="preserve">variation in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Pr>
          <w:rFonts w:ascii="Times New Roman" w:hAnsi="Times New Roman"/>
          <w:sz w:val="22"/>
          <w:szCs w:val="22"/>
        </w:rPr>
        <w:t xml:space="preserve"> </w:t>
      </w:r>
      <w:r w:rsidR="00612C39">
        <w:rPr>
          <w:rFonts w:ascii="Times New Roman" w:hAnsi="Times New Roman"/>
          <w:sz w:val="22"/>
          <w:szCs w:val="22"/>
        </w:rPr>
        <w:t xml:space="preserve">We </w:t>
      </w:r>
      <w:r w:rsidR="003C11D1">
        <w:rPr>
          <w:rFonts w:ascii="Times New Roman" w:hAnsi="Times New Roman"/>
          <w:sz w:val="22"/>
          <w:szCs w:val="22"/>
        </w:rPr>
        <w:t xml:space="preserve">measure 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the visual representation of the task-relevant variable (</w:t>
      </w:r>
      <w:r w:rsidR="004B1988">
        <w:rPr>
          <w:rFonts w:ascii="Times New Roman" w:hAnsi="Times New Roman"/>
          <w:sz w:val="22"/>
          <w:szCs w:val="22"/>
        </w:rPr>
        <w:t xml:space="preserve">i.e. </w:t>
      </w:r>
      <w:r w:rsidR="00D866C0">
        <w:rPr>
          <w:rFonts w:ascii="Times New Roman" w:hAnsi="Times New Roman"/>
          <w:sz w:val="22"/>
          <w:szCs w:val="22"/>
        </w:rPr>
        <w:t>perceived object lightness</w:t>
      </w:r>
      <w:r w:rsidR="009D102C">
        <w:rPr>
          <w:rFonts w:ascii="Times New Roman" w:hAnsi="Times New Roman"/>
          <w:sz w:val="22"/>
          <w:szCs w:val="22"/>
        </w:rPr>
        <w:t>)</w:t>
      </w:r>
      <w:r w:rsidR="00710C6E">
        <w:rPr>
          <w:rFonts w:ascii="Times New Roman" w:hAnsi="Times New Roman"/>
          <w:sz w:val="22"/>
          <w:szCs w:val="22"/>
        </w:rPr>
        <w:t>.</w:t>
      </w:r>
      <w:r w:rsidR="009D102C">
        <w:rPr>
          <w:rFonts w:ascii="Times New Roman" w:hAnsi="Times New Roman"/>
          <w:sz w:val="22"/>
          <w:szCs w:val="22"/>
        </w:rPr>
        <w:t xml:space="preserve"> </w:t>
      </w:r>
      <w:r>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based on Signal Detection Theory, </w:t>
      </w:r>
      <w:r w:rsidR="00FF2686">
        <w:rPr>
          <w:rFonts w:ascii="Times New Roman" w:hAnsi="Times New Roman"/>
          <w:sz w:val="22"/>
          <w:szCs w:val="22"/>
        </w:rPr>
        <w:t xml:space="preserve">which </w:t>
      </w:r>
      <w:r w:rsidR="00764C04">
        <w:rPr>
          <w:rFonts w:ascii="Times New Roman" w:hAnsi="Times New Roman"/>
          <w:sz w:val="22"/>
          <w:szCs w:val="22"/>
        </w:rPr>
        <w:t>employs a single</w:t>
      </w:r>
      <w:r>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Pr>
          <w:rFonts w:ascii="Times New Roman" w:hAnsi="Times New Roman"/>
          <w:sz w:val="22"/>
          <w:szCs w:val="22"/>
        </w:rPr>
        <w:t xml:space="preserve">captures human behavior </w:t>
      </w:r>
      <w:r w:rsidR="00D83E87">
        <w:rPr>
          <w:rFonts w:ascii="Times New Roman" w:hAnsi="Times New Roman"/>
          <w:sz w:val="22"/>
          <w:szCs w:val="22"/>
        </w:rPr>
        <w:t xml:space="preserve">in </w:t>
      </w:r>
      <w:r>
        <w:rPr>
          <w:rFonts w:ascii="Times New Roman" w:hAnsi="Times New Roman"/>
          <w:sz w:val="22"/>
          <w:szCs w:val="22"/>
        </w:rPr>
        <w:t xml:space="preserve">this task. Our </w:t>
      </w:r>
      <w:r w:rsidR="00AB40AC">
        <w:rPr>
          <w:rFonts w:ascii="Times New Roman" w:hAnsi="Times New Roman"/>
          <w:sz w:val="22"/>
          <w:szCs w:val="22"/>
        </w:rPr>
        <w:t xml:space="preserve">approach </w:t>
      </w:r>
      <w:r>
        <w:rPr>
          <w:rFonts w:ascii="Times New Roman" w:hAnsi="Times New Roman"/>
          <w:sz w:val="22"/>
          <w:szCs w:val="22"/>
        </w:rPr>
        <w:t xml:space="preserve">provides a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77B60414" w14:textId="77777777" w:rsidR="00B979EA" w:rsidRDefault="006957D2">
      <w:pPr>
        <w:pStyle w:val="Default"/>
        <w:spacing w:before="0"/>
        <w:rPr>
          <w:rFonts w:ascii="Times New Roman" w:hAnsi="Times New Roman"/>
          <w:b/>
          <w:bCs/>
          <w:sz w:val="22"/>
          <w:szCs w:val="22"/>
        </w:rPr>
      </w:pPr>
      <w:r>
        <w:rPr>
          <w:rFonts w:ascii="Times New Roman" w:hAnsi="Times New Roman"/>
          <w:b/>
          <w:bCs/>
          <w:sz w:val="22"/>
          <w:szCs w:val="22"/>
        </w:rPr>
        <w:lastRenderedPageBreak/>
        <w:t>INTRODUCTION</w:t>
      </w:r>
    </w:p>
    <w:p w14:paraId="2C1583CA" w14:textId="77777777" w:rsidR="00B979EA" w:rsidRDefault="00B979EA">
      <w:pPr>
        <w:pStyle w:val="Default"/>
        <w:spacing w:before="0"/>
        <w:rPr>
          <w:rFonts w:ascii="Times New Roman" w:hAnsi="Times New Roman"/>
          <w:b/>
          <w:bCs/>
          <w:sz w:val="22"/>
          <w:szCs w:val="22"/>
        </w:rPr>
      </w:pPr>
    </w:p>
    <w:p w14:paraId="5369E58D" w14:textId="4136CAB9"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 xml:space="preserve">on the </w:t>
      </w:r>
      <w:commentRangeStart w:id="0"/>
      <w:r w:rsidR="002D7C2E">
        <w:rPr>
          <w:rFonts w:ascii="Times New Roman" w:hAnsi="Times New Roman"/>
          <w:sz w:val="22"/>
          <w:szCs w:val="22"/>
        </w:rPr>
        <w:t>vagaries</w:t>
      </w:r>
      <w:commentRangeEnd w:id="0"/>
      <w:r w:rsidR="00624D80">
        <w:rPr>
          <w:rStyle w:val="CommentReference"/>
          <w:rFonts w:ascii="Times New Roman" w:hAnsi="Times New Roman" w:cs="Times New Roman"/>
          <w:color w:val="auto"/>
          <w14:textOutline w14:w="0" w14:cap="rnd" w14:cmpd="sng" w14:algn="ctr">
            <w14:noFill/>
            <w14:prstDash w14:val="solid"/>
            <w14:bevel/>
          </w14:textOutline>
        </w:rPr>
        <w:commentReference w:id="0"/>
      </w:r>
      <w:r w:rsidR="002D7C2E">
        <w:rPr>
          <w:rFonts w:ascii="Times New Roman" w:hAnsi="Times New Roman"/>
          <w:sz w:val="22"/>
          <w:szCs w:val="22"/>
        </w:rPr>
        <w:t xml:space="preserve"> of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59129F">
        <w:rPr>
          <w:rFonts w:ascii="Times New Roman" w:hAnsi="Times New Roman"/>
          <w:sz w:val="22"/>
          <w:szCs w:val="22"/>
        </w:rPr>
        <w:t>solves 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E073D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IZWxtaG9sdHo8L0F1dGhvcj48WWVhcj4xODk2PC9ZZWFy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E073DD">
        <w:rPr>
          <w:rFonts w:ascii="Times New Roman" w:hAnsi="Times New Roman"/>
          <w:sz w:val="22"/>
          <w:szCs w:val="22"/>
        </w:rPr>
        <w:fldChar w:fldCharType="separate"/>
      </w:r>
      <w:r w:rsidR="002D622C">
        <w:rPr>
          <w:rFonts w:ascii="Times New Roman" w:hAnsi="Times New Roman"/>
          <w:noProof/>
          <w:sz w:val="22"/>
          <w:szCs w:val="22"/>
        </w:rPr>
        <w:t>(Brascamp &amp; Shevell, 2021; Helmholtz, 1896; Knill &amp; Richards, 1996)</w:t>
      </w:r>
      <w:r w:rsidR="00E073DD">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4F62322A"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9D3B75">
        <w:rPr>
          <w:rFonts w:ascii="Times New Roman" w:hAnsi="Times New Roman"/>
          <w:sz w:val="22"/>
          <w:szCs w:val="22"/>
        </w:rPr>
        <w:t>from</w:t>
      </w:r>
      <w:r w:rsidR="002869A5">
        <w:rPr>
          <w:rFonts w:ascii="Times New Roman" w:hAnsi="Times New Roman"/>
          <w:sz w:val="22"/>
          <w:szCs w:val="22"/>
        </w:rPr>
        <w:t xml:space="preserve"> </w:t>
      </w:r>
      <w:r>
        <w:rPr>
          <w:rFonts w:ascii="Times New Roman" w:hAnsi="Times New Roman"/>
          <w:sz w:val="22"/>
          <w:szCs w:val="22"/>
        </w:rPr>
        <w:t>the light</w:t>
      </w:r>
      <w:r w:rsidR="00554DFF">
        <w:rPr>
          <w:rFonts w:ascii="Times New Roman" w:hAnsi="Times New Roman"/>
          <w:sz w:val="22"/>
          <w:szCs w:val="22"/>
        </w:rPr>
        <w:t xml:space="preserve"> reflected from the </w:t>
      </w:r>
      <w:r w:rsidR="00CF53A0">
        <w:rPr>
          <w:rFonts w:ascii="Times New Roman" w:hAnsi="Times New Roman"/>
          <w:sz w:val="22"/>
          <w:szCs w:val="22"/>
        </w:rPr>
        <w:t xml:space="preserve">object and the rest of the scene </w:t>
      </w:r>
      <w:r w:rsidR="00534F06">
        <w:rPr>
          <w:rFonts w:ascii="Times New Roman" w:hAnsi="Times New Roman"/>
          <w:sz w:val="22"/>
          <w:szCs w:val="22"/>
        </w:rPr>
        <w:t xml:space="preserve">to </w:t>
      </w:r>
      <w:r>
        <w:rPr>
          <w:rFonts w:ascii="Times New Roman" w:hAnsi="Times New Roman"/>
          <w:sz w:val="22"/>
          <w:szCs w:val="22"/>
        </w:rPr>
        <w:t>the ey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the object’s color appearanc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9B4EA64" w:rsidR="00CD6794" w:rsidRDefault="00CD6794" w:rsidP="00CD6794">
      <w:pPr>
        <w:pStyle w:val="Default"/>
        <w:spacing w:before="0"/>
        <w:rPr>
          <w:rFonts w:ascii="Times New Roman" w:hAnsi="Times New Roman"/>
          <w:sz w:val="22"/>
          <w:szCs w:val="22"/>
        </w:rPr>
      </w:pPr>
      <w:r>
        <w:rPr>
          <w:rFonts w:ascii="Times New Roman" w:hAnsi="Times New Roman"/>
          <w:sz w:val="22"/>
          <w:szCs w:val="22"/>
        </w:rPr>
        <w:t>Color and lightness constancy have been studied extensively using psychophysical methods, in which observers report the color</w:t>
      </w:r>
      <w:r w:rsidR="00386010">
        <w:rPr>
          <w:rFonts w:ascii="Times New Roman" w:hAnsi="Times New Roman"/>
          <w:sz w:val="22"/>
          <w:szCs w:val="22"/>
        </w:rPr>
        <w:t xml:space="preserve"> and </w:t>
      </w:r>
      <w:r>
        <w:rPr>
          <w:rFonts w:ascii="Times New Roman" w:hAnsi="Times New Roman"/>
          <w:sz w:val="22"/>
          <w:szCs w:val="22"/>
        </w:rPr>
        <w:t>lightness they perceive</w:t>
      </w:r>
      <w:r w:rsidR="00364CF3">
        <w:rPr>
          <w:rFonts w:ascii="Times New Roman" w:hAnsi="Times New Roman"/>
          <w:sz w:val="22"/>
          <w:szCs w:val="22"/>
        </w:rPr>
        <w:t>,</w:t>
      </w:r>
      <w:r>
        <w:rPr>
          <w:rFonts w:ascii="Times New Roman" w:hAnsi="Times New Roman"/>
          <w:sz w:val="22"/>
          <w:szCs w:val="22"/>
        </w:rPr>
        <w:t xml:space="preserve"> across changes in the scene extrinsic to the </w:t>
      </w:r>
      <w:r w:rsidR="00364CF3">
        <w:rPr>
          <w:rFonts w:ascii="Times New Roman" w:hAnsi="Times New Roman"/>
          <w:sz w:val="22"/>
          <w:szCs w:val="22"/>
        </w:rPr>
        <w:t xml:space="preserve">judged </w:t>
      </w:r>
      <w:r>
        <w:rPr>
          <w:rFonts w:ascii="Times New Roman" w:hAnsi="Times New Roman"/>
          <w:sz w:val="22"/>
          <w:szCs w:val="22"/>
        </w:rPr>
        <w:t>object’s reflectance. This literature tell</w:t>
      </w:r>
      <w:r w:rsidR="00A71EC7">
        <w:rPr>
          <w:rFonts w:ascii="Times New Roman" w:hAnsi="Times New Roman"/>
          <w:sz w:val="22"/>
          <w:szCs w:val="22"/>
        </w:rPr>
        <w:t>s</w:t>
      </w:r>
      <w:r>
        <w:rPr>
          <w:rFonts w:ascii="Times New Roman" w:hAnsi="Times New Roman"/>
          <w:sz w:val="22"/>
          <w:szCs w:val="22"/>
        </w:rPr>
        <w:t xml:space="preserve"> us that u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F06CF5">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Foster&lt;/Author&gt;&lt;Year&gt;2011&lt;/Year&gt;&lt;RecNum&gt;373&lt;/RecNum&gt;&lt;IDText&gt;20849875&lt;/IDText&gt;&lt;DisplayText&gt;(Foster, 2011)&lt;/DisplayText&gt;&lt;record&gt;&lt;rec-number&gt;373&lt;/rec-number&gt;&lt;foreign-keys&gt;&lt;key app="EN" db-id="592dpt2f590x0mezte35f5fwef0rtp2xsfrz" timestamp="1598114441"&gt;373&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oster, 2011)</w:t>
      </w:r>
      <w:r w:rsidR="00F06CF5">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the </w:t>
      </w:r>
      <w:r w:rsidR="00364CF3">
        <w:rPr>
          <w:rFonts w:ascii="Times New Roman" w:hAnsi="Times New Roman"/>
          <w:sz w:val="22"/>
          <w:szCs w:val="22"/>
        </w:rPr>
        <w:t xml:space="preserve">immediate </w:t>
      </w:r>
      <w:r>
        <w:rPr>
          <w:rFonts w:ascii="Times New Roman" w:hAnsi="Times New Roman"/>
          <w:sz w:val="22"/>
          <w:szCs w:val="22"/>
        </w:rPr>
        <w:t xml:space="preserve">background </w:t>
      </w:r>
      <w:r w:rsidR="00364CF3">
        <w:rPr>
          <w:rFonts w:ascii="Times New Roman" w:hAnsi="Times New Roman"/>
          <w:sz w:val="22"/>
          <w:szCs w:val="22"/>
        </w:rPr>
        <w:t>of the object</w:t>
      </w:r>
      <w:r w:rsidR="00E2007C">
        <w:rPr>
          <w:rFonts w:ascii="Times New Roman" w:hAnsi="Times New Roman"/>
          <w:sz w:val="22"/>
          <w:szCs w:val="22"/>
        </w:rPr>
        <w:t xml:space="preserve"> being judged</w:t>
      </w:r>
      <w:r w:rsidR="00364CF3">
        <w:rPr>
          <w:rFonts w:ascii="Times New Roman" w:hAnsi="Times New Roman"/>
          <w:sz w:val="22"/>
          <w:szCs w:val="22"/>
        </w:rPr>
        <w:t xml:space="preserv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commentRangeStart w:id="1"/>
      <w:r w:rsidR="00F06CF5">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TbWl0aHNvbjwvQXV0aG9yPjxZZWFyPjIwMDU8L1llYXI+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==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Brainard &amp; Radonjić, 2014; Hurlbert, 2019; Smithson, 2005)</w:t>
      </w:r>
      <w:r w:rsidR="00F06CF5">
        <w:rPr>
          <w:rFonts w:ascii="Times New Roman" w:hAnsi="Times New Roman"/>
          <w:sz w:val="22"/>
          <w:szCs w:val="22"/>
        </w:rPr>
        <w:fldChar w:fldCharType="end"/>
      </w:r>
      <w:commentRangeEnd w:id="1"/>
      <w:r w:rsidR="00E073DD">
        <w:rPr>
          <w:rStyle w:val="CommentReference"/>
          <w:rFonts w:ascii="Times New Roman" w:hAnsi="Times New Roman" w:cs="Times New Roman"/>
          <w:color w:val="auto"/>
          <w14:textOutline w14:w="0" w14:cap="rnd" w14:cmpd="sng" w14:algn="ctr">
            <w14:noFill/>
            <w14:prstDash w14:val="solid"/>
            <w14:bevel/>
          </w14:textOutline>
        </w:rPr>
        <w:commentReference w:id="1"/>
      </w:r>
      <w:r w:rsidR="00E2007C">
        <w:rPr>
          <w:rFonts w:ascii="Times New Roman" w:hAnsi="Times New Roman"/>
          <w:sz w:val="22"/>
          <w:szCs w:val="22"/>
        </w:rPr>
        <w:t>.</w:t>
      </w:r>
      <w:r w:rsidR="00364CF3">
        <w:rPr>
          <w:rFonts w:ascii="Times New Roman" w:hAnsi="Times New Roman"/>
          <w:sz w:val="22"/>
          <w:szCs w:val="22"/>
        </w:rPr>
        <w:t xml:space="preserve"> </w:t>
      </w:r>
      <w:r w:rsidR="009C21D1">
        <w:rPr>
          <w:rFonts w:ascii="Times New Roman" w:hAnsi="Times New Roman"/>
          <w:sz w:val="22"/>
          <w:szCs w:val="22"/>
        </w:rPr>
        <w:t xml:space="preserve">A variety of theoretical frameworks have been developed, which provide </w:t>
      </w:r>
      <w:r w:rsidR="007C1003">
        <w:rPr>
          <w:rFonts w:ascii="Times New Roman" w:hAnsi="Times New Roman"/>
          <w:sz w:val="22"/>
          <w:szCs w:val="22"/>
        </w:rPr>
        <w:t xml:space="preserve">various 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are combined and how they shape the ultimate perceptual representations of object reflectance </w:t>
      </w:r>
      <w:r w:rsidR="00F06CF5">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cGVyY2VwdGlvbiBhbmQgbGlnaHRuZXNzIG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NlYXJjaDwvc2Vjb25kYXJ5LXRpdGxlPjwvdGl0bGVzPjxwZXJpb2RpY2FsPjxmdWxs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</w:fldData>
        </w:fldChar>
      </w:r>
      <w:r w:rsidR="0077251A">
        <w:rPr>
          <w:rFonts w:ascii="Times New Roman" w:hAnsi="Times New Roman"/>
          <w:sz w:val="22"/>
          <w:szCs w:val="22"/>
        </w:rPr>
        <w:instrText xml:space="preserve"> ADDIN EN.CITE </w:instrText>
      </w:r>
      <w:r w:rsidR="0077251A">
        <w:rPr>
          <w:rFonts w:ascii="Times New Roman" w:hAnsi="Times New Roman"/>
          <w:sz w:val="22"/>
          <w:szCs w:val="22"/>
        </w:rPr>
        <w:fldChar w:fldCharType="begin">
          <w:fldData xml:space="preserve">PEVuZE5vdGU+PENpdGU+PEF1dGhvcj5HaWxjaHJpc3Q8L0F1dGhvcj48WWVhcj4yMDA2PC9ZZWFy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</w:fldData>
        </w:fldChar>
      </w:r>
      <w:r w:rsidR="0077251A">
        <w:rPr>
          <w:rFonts w:ascii="Times New Roman" w:hAnsi="Times New Roman"/>
          <w:sz w:val="22"/>
          <w:szCs w:val="22"/>
        </w:rPr>
        <w:instrText xml:space="preserve"> ADDIN EN.CITE.DATA </w:instrText>
      </w:r>
      <w:r w:rsidR="0077251A">
        <w:rPr>
          <w:rFonts w:ascii="Times New Roman" w:hAnsi="Times New Roman"/>
          <w:sz w:val="22"/>
          <w:szCs w:val="22"/>
        </w:rPr>
      </w:r>
      <w:r w:rsidR="0077251A">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see reviews cited earlier in this paragraph as well as Adelson, 2000; Brainard &amp; Maloney, 2011; Gilchrist, 2006; Kingdom, 2011; Murray, 2021)</w:t>
      </w:r>
      <w:r w:rsidR="00F06CF5">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13734D88" w14:textId="6F48A5E7" w:rsidR="00BA2078" w:rsidRDefault="0041406C">
      <w:pPr>
        <w:pStyle w:val="Default"/>
        <w:spacing w:before="0"/>
        <w:rPr>
          <w:rFonts w:ascii="Times New Roman" w:hAnsi="Times New Roman"/>
          <w:sz w:val="22"/>
          <w:szCs w:val="22"/>
        </w:rPr>
      </w:pPr>
      <w:r>
        <w:rPr>
          <w:rFonts w:ascii="Times New Roman" w:hAnsi="Times New Roman"/>
          <w:sz w:val="22"/>
          <w:szCs w:val="22"/>
        </w:rPr>
        <w:t xml:space="preserve">Objective psychophysical methods complement subjective measurements of appearance. These methods, which often involve determining threshold for </w:t>
      </w:r>
      <w:r w:rsidR="004A368A">
        <w:rPr>
          <w:rFonts w:ascii="Times New Roman" w:hAnsi="Times New Roman"/>
          <w:sz w:val="22"/>
          <w:szCs w:val="22"/>
        </w:rPr>
        <w:t xml:space="preserve">discriminating </w:t>
      </w:r>
      <w:r>
        <w:rPr>
          <w:rFonts w:ascii="Times New Roman" w:hAnsi="Times New Roman"/>
          <w:sz w:val="22"/>
          <w:szCs w:val="22"/>
        </w:rPr>
        <w:t xml:space="preserve">changes along a specified dimension of stimulus variation, </w:t>
      </w:r>
      <w:r w:rsidR="008312F5">
        <w:rPr>
          <w:rFonts w:ascii="Times New Roman" w:hAnsi="Times New Roman"/>
          <w:sz w:val="22"/>
          <w:szCs w:val="22"/>
        </w:rPr>
        <w:t xml:space="preserve">do not </w:t>
      </w:r>
      <w:r w:rsidR="00BA2078">
        <w:rPr>
          <w:rFonts w:ascii="Times New Roman" w:hAnsi="Times New Roman"/>
          <w:sz w:val="22"/>
          <w:szCs w:val="22"/>
        </w:rPr>
        <w:t>provide reports of what the stimulus looks like,</w:t>
      </w:r>
      <w:r w:rsidR="008312F5">
        <w:rPr>
          <w:rFonts w:ascii="Times New Roman" w:hAnsi="Times New Roman"/>
          <w:sz w:val="22"/>
          <w:szCs w:val="22"/>
        </w:rPr>
        <w:t xml:space="preserve"> but </w:t>
      </w:r>
      <w:r w:rsidR="00BA2078">
        <w:rPr>
          <w:rFonts w:ascii="Times New Roman" w:hAnsi="Times New Roman"/>
          <w:sz w:val="22"/>
          <w:szCs w:val="22"/>
        </w:rPr>
        <w:t>instead more directly</w:t>
      </w:r>
      <w:r w:rsidR="008312F5">
        <w:rPr>
          <w:rFonts w:ascii="Times New Roman" w:hAnsi="Times New Roman"/>
          <w:sz w:val="22"/>
          <w:szCs w:val="22"/>
        </w:rPr>
        <w:t xml:space="preserve"> assess the precision of the 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Pr>
          <w:rFonts w:ascii="Times New Roman" w:hAnsi="Times New Roman"/>
          <w:sz w:val="22"/>
          <w:szCs w:val="22"/>
        </w:rPr>
        <w:t xml:space="preserve">are accompanied by </w:t>
      </w:r>
      <w:r w:rsidR="00CE39CD">
        <w:rPr>
          <w:rFonts w:ascii="Times New Roman" w:hAnsi="Times New Roman"/>
          <w:sz w:val="22"/>
          <w:szCs w:val="22"/>
        </w:rPr>
        <w:t xml:space="preserve">a </w:t>
      </w:r>
      <w:r>
        <w:rPr>
          <w:rFonts w:ascii="Times New Roman" w:hAnsi="Times New Roman"/>
          <w:sz w:val="22"/>
          <w:szCs w:val="22"/>
        </w:rPr>
        <w:t xml:space="preserve">mature theory that can </w:t>
      </w:r>
      <w:r w:rsidR="008312F5">
        <w:rPr>
          <w:rFonts w:ascii="Times New Roman" w:hAnsi="Times New Roman"/>
          <w:sz w:val="22"/>
          <w:szCs w:val="22"/>
        </w:rPr>
        <w:t xml:space="preserve">be used to </w:t>
      </w:r>
      <w:r>
        <w:rPr>
          <w:rFonts w:ascii="Times New Roman" w:hAnsi="Times New Roman"/>
          <w:sz w:val="22"/>
          <w:szCs w:val="22"/>
        </w:rPr>
        <w:t xml:space="preserve">link </w:t>
      </w:r>
      <w:r w:rsidR="00557EE6">
        <w:rPr>
          <w:rFonts w:ascii="Times New Roman" w:hAnsi="Times New Roman"/>
          <w:sz w:val="22"/>
          <w:szCs w:val="22"/>
        </w:rPr>
        <w:t xml:space="preserve">the measurements </w:t>
      </w:r>
      <w:r>
        <w:rPr>
          <w:rFonts w:ascii="Times New Roman" w:hAnsi="Times New Roman"/>
          <w:sz w:val="22"/>
          <w:szCs w:val="22"/>
        </w:rPr>
        <w:t xml:space="preserve">to properties of physiologically measured neural responses </w:t>
      </w:r>
      <w:r w:rsidR="00F06CF5">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cmVjb3JkPjxyZWMtbnVt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CcmluZGxleTwvQXV0aG9yPjxZZWFyPjE5NjA8L1llYXI+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Brindley, 1960; Green, 1996; Parker &amp; Newsome, 1998; Teller, 1984)</w:t>
      </w:r>
      <w:r w:rsidR="00F06CF5">
        <w:rPr>
          <w:rFonts w:ascii="Times New Roman" w:hAnsi="Times New Roman"/>
          <w:sz w:val="22"/>
          <w:szCs w:val="22"/>
        </w:rPr>
        <w:fldChar w:fldCharType="end"/>
      </w:r>
      <w:r>
        <w:rPr>
          <w:rFonts w:ascii="Times New Roman" w:hAnsi="Times New Roman"/>
          <w:sz w:val="22"/>
          <w:szCs w:val="22"/>
        </w:rPr>
        <w:t>. In addition, t</w:t>
      </w:r>
      <w:r w:rsidR="008312F5">
        <w:rPr>
          <w:rFonts w:ascii="Times New Roman" w:hAnsi="Times New Roman"/>
          <w:sz w:val="22"/>
          <w:szCs w:val="22"/>
        </w:rPr>
        <w:t>hreshold measurements</w:t>
      </w:r>
      <w:r>
        <w:rPr>
          <w:rFonts w:ascii="Times New Roman" w:hAnsi="Times New Roman"/>
          <w:sz w:val="22"/>
          <w:szCs w:val="22"/>
        </w:rPr>
        <w:t xml:space="preserve"> can be readily adapted for use with non-human </w:t>
      </w:r>
      <w:proofErr w:type="gramStart"/>
      <w:r>
        <w:rPr>
          <w:rFonts w:ascii="Times New Roman" w:hAnsi="Times New Roman"/>
          <w:sz w:val="22"/>
          <w:szCs w:val="22"/>
        </w:rPr>
        <w:t xml:space="preserve">subjects, </w:t>
      </w:r>
      <w:r w:rsidR="008312F5">
        <w:rPr>
          <w:rFonts w:ascii="Times New Roman" w:hAnsi="Times New Roman"/>
          <w:sz w:val="22"/>
          <w:szCs w:val="22"/>
        </w:rPr>
        <w:t>since</w:t>
      </w:r>
      <w:proofErr w:type="gramEnd"/>
      <w:r>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BA2078">
        <w:rPr>
          <w:rFonts w:ascii="Times New Roman" w:hAnsi="Times New Roman"/>
          <w:sz w:val="22"/>
          <w:szCs w:val="22"/>
        </w:rPr>
        <w:t>connect</w:t>
      </w:r>
      <w:r w:rsidR="00BC3F5A">
        <w:rPr>
          <w:rFonts w:ascii="Times New Roman" w:hAnsi="Times New Roman"/>
          <w:sz w:val="22"/>
          <w:szCs w:val="22"/>
        </w:rPr>
        <w:t xml:space="preserve"> thresholds to appearance measurements,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F06CF5">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Fechner&lt;/Author&gt;&lt;Year&gt;1966&lt;/Year&gt;&lt;RecNum&gt;2505&lt;/RecNum&gt;&lt;DisplayText&gt;(Fechner, 1966)&lt;/DisplayText&gt;&lt;record&gt;&lt;rec-number&gt;2505&lt;/rec-number&gt;&lt;foreign-keys&gt;&lt;key app="EN" db-id="592dpt2f590x0mezte35f5fwef0rtp2xsfrz" timestamp="1617121315"&gt;2505&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Fechner, 1966)</w:t>
      </w:r>
      <w:r w:rsidR="00F06CF5">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fundamental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s </w:t>
      </w:r>
      <w:r w:rsidR="002E6550">
        <w:rPr>
          <w:rFonts w:ascii="Times New Roman" w:hAnsi="Times New Roman"/>
          <w:sz w:val="22"/>
          <w:szCs w:val="22"/>
        </w:rPr>
        <w:t xml:space="preserve">and appearance 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for making discriminations are related to the slope of the response function, with higher slopes leading to larger response changes for a fixed stimulus change and thus lower thresholds. Appearance, on the other hand, is related to the value of the response function, which provides the magnitude of the response. </w:t>
      </w:r>
      <w:r w:rsidR="00BA2078">
        <w:rPr>
          <w:rFonts w:ascii="Times New Roman" w:hAnsi="Times New Roman"/>
          <w:sz w:val="22"/>
          <w:szCs w:val="22"/>
        </w:rPr>
        <w:t xml:space="preserve">This approach holds promise </w:t>
      </w:r>
      <w:r w:rsidR="00F06CF5">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pv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m91cm5hbCBvZiB0aGUgT3B0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OYWNobWlhczwvQXV0aG9yPjxZZWFyPjE5NzQ8L1llYXI+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2D622C">
        <w:rPr>
          <w:rFonts w:ascii="Times New Roman" w:hAnsi="Times New Roman"/>
          <w:noProof/>
          <w:sz w:val="22"/>
          <w:szCs w:val="22"/>
        </w:rPr>
        <w:t>(Hillis &amp; Brainard, 2005, 2007b; Nachmias &amp; Sansbury, 1974)</w:t>
      </w:r>
      <w:r w:rsidR="00F06CF5">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but there are documented cases where the threshold measurements fail to account for appearance effects related to lightness constancy </w:t>
      </w:r>
      <w:r w:rsidR="00F06CF5">
        <w:rPr>
          <w:rFonts w:ascii="Times New Roman" w:hAnsi="Times New Roman"/>
          <w:sz w:val="22"/>
          <w:szCs w:val="22"/>
        </w:rPr>
        <w:fldChar w:fldCharType="begin"/>
      </w:r>
      <w:r w:rsidR="00513F6B">
        <w:rPr>
          <w:rFonts w:ascii="Times New Roman" w:hAnsi="Times New Roman"/>
          <w:sz w:val="22"/>
          <w:szCs w:val="22"/>
        </w:rPr>
        <w:instrText xml:space="preserve"> ADDIN EN.CITE &lt;EndNote&gt;&lt;Cite&gt;&lt;Author&gt;Hillis&lt;/Author&gt;&lt;Year&gt;2007&lt;/Year&gt;&lt;RecNum&gt;178&lt;/RecNum&gt;&lt;IDText&gt;17900902&lt;/IDText&gt;&lt;DisplayText&gt;(Hillis &amp;amp; Brainard, 2007a)&lt;/DisplayText&gt;&lt;record&gt;&lt;rec-number&gt;178&lt;/rec-number&gt;&lt;foreign-keys&gt;&lt;key app="EN" db-id="592dpt2f590x0mezte35f5fwef0rtp2xsfrz" timestamp="1598111302"&gt;178&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Hillis &amp; Brainard, 2007a)</w:t>
      </w:r>
      <w:r w:rsidR="00F06CF5">
        <w:rPr>
          <w:rFonts w:ascii="Times New Roman" w:hAnsi="Times New Roman"/>
          <w:sz w:val="22"/>
          <w:szCs w:val="22"/>
        </w:rPr>
        <w:fldChar w:fldCharType="end"/>
      </w:r>
      <w:r w:rsidR="00BC3F5A">
        <w:rPr>
          <w:rFonts w:ascii="Times New Roman" w:hAnsi="Times New Roman"/>
          <w:sz w:val="22"/>
          <w:szCs w:val="22"/>
        </w:rPr>
        <w:t>.</w:t>
      </w:r>
      <w:r w:rsidR="00B603CC">
        <w:rPr>
          <w:rFonts w:ascii="Times New Roman" w:hAnsi="Times New Roman"/>
          <w:sz w:val="22"/>
          <w:szCs w:val="22"/>
        </w:rPr>
        <w:t xml:space="preserve"> </w:t>
      </w:r>
      <w:r w:rsidR="00CD69F0">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27653B">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cmVjb3JkPjxy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QZWFyY2U8L0F1dGhvcj48WWVhcj4yMDE0PC9ZZWFyPjxS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27653B">
        <w:rPr>
          <w:rFonts w:ascii="Times New Roman" w:hAnsi="Times New Roman"/>
          <w:sz w:val="22"/>
          <w:szCs w:val="22"/>
        </w:rPr>
        <w:fldChar w:fldCharType="separate"/>
      </w:r>
      <w:r w:rsidR="002D622C">
        <w:rPr>
          <w:rFonts w:ascii="Times New Roman" w:hAnsi="Times New Roman"/>
          <w:noProof/>
          <w:sz w:val="22"/>
          <w:szCs w:val="22"/>
        </w:rPr>
        <w:t xml:space="preserve">(e.g., the </w:t>
      </w:r>
      <w:r w:rsidR="002D622C">
        <w:rPr>
          <w:rFonts w:ascii="Times New Roman" w:hAnsi="Times New Roman"/>
          <w:noProof/>
          <w:sz w:val="22"/>
          <w:szCs w:val="22"/>
        </w:rPr>
        <w:lastRenderedPageBreak/>
        <w:t>illumination; Alvaro, Linhares, Moreira, Lillo, &amp; Nascimento, 2017; Aston, Radonjić, Brainard, &amp; Hurlbert, 2019; Pearce, Crichton, Mackiewicz, Finlayson, &amp; Hurlbert, 2014; Radonjić et al., 2018; Radonjić et al., 2016)</w:t>
      </w:r>
      <w:r w:rsidR="0027653B">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w:t>
      </w:r>
      <w:commentRangeStart w:id="2"/>
      <w:r w:rsidR="00F0263D">
        <w:rPr>
          <w:rFonts w:ascii="Times New Roman" w:hAnsi="Times New Roman"/>
          <w:sz w:val="22"/>
          <w:szCs w:val="22"/>
        </w:rPr>
        <w:t xml:space="preserve">The </w:t>
      </w:r>
      <w:r w:rsidR="002E21D9">
        <w:rPr>
          <w:rFonts w:ascii="Times New Roman" w:hAnsi="Times New Roman"/>
          <w:sz w:val="22"/>
          <w:szCs w:val="22"/>
        </w:rPr>
        <w:t xml:space="preserve">goal here to measure the range </w:t>
      </w:r>
      <w:r w:rsidR="005C7612">
        <w:rPr>
          <w:rFonts w:ascii="Times New Roman" w:hAnsi="Times New Roman"/>
          <w:sz w:val="22"/>
          <w:szCs w:val="22"/>
        </w:rPr>
        <w:t xml:space="preserve">of illumination changes </w:t>
      </w:r>
      <w:r w:rsidR="002E21D9">
        <w:rPr>
          <w:rFonts w:ascii="Times New Roman" w:hAnsi="Times New Roman"/>
          <w:sz w:val="22"/>
          <w:szCs w:val="22"/>
        </w:rPr>
        <w:t xml:space="preserve">over which </w:t>
      </w:r>
      <w:r w:rsidR="00F0263D">
        <w:rPr>
          <w:rFonts w:ascii="Times New Roman" w:hAnsi="Times New Roman"/>
          <w:sz w:val="22"/>
          <w:szCs w:val="22"/>
        </w:rPr>
        <w:t>the visual system</w:t>
      </w:r>
      <w:r w:rsidR="002E21D9">
        <w:rPr>
          <w:rFonts w:ascii="Times New Roman" w:hAnsi="Times New Roman"/>
          <w:sz w:val="22"/>
          <w:szCs w:val="22"/>
        </w:rPr>
        <w:t>’s</w:t>
      </w:r>
      <w:r w:rsidR="00F0263D">
        <w:rPr>
          <w:rFonts w:ascii="Times New Roman" w:hAnsi="Times New Roman"/>
          <w:sz w:val="22"/>
          <w:szCs w:val="22"/>
        </w:rPr>
        <w:t xml:space="preserve"> representation of object surface reflectance </w:t>
      </w:r>
      <w:r w:rsidR="009A0C21">
        <w:rPr>
          <w:rFonts w:ascii="Times New Roman" w:hAnsi="Times New Roman"/>
          <w:sz w:val="22"/>
          <w:szCs w:val="22"/>
        </w:rPr>
        <w:t>remains constant</w:t>
      </w:r>
      <w:commentRangeEnd w:id="2"/>
      <w:r w:rsidR="00C21D1C">
        <w:rPr>
          <w:rStyle w:val="CommentReference"/>
          <w:rFonts w:ascii="Times New Roman" w:hAnsi="Times New Roman" w:cs="Times New Roman"/>
          <w:color w:val="auto"/>
          <w14:textOutline w14:w="0" w14:cap="rnd" w14:cmpd="sng" w14:algn="ctr">
            <w14:noFill/>
            <w14:prstDash w14:val="solid"/>
            <w14:bevel/>
          </w14:textOutline>
        </w:rPr>
        <w:commentReference w:id="2"/>
      </w:r>
      <w:r w:rsidR="00F0263D">
        <w:rPr>
          <w:rFonts w:ascii="Times New Roman" w:hAnsi="Times New Roman"/>
          <w:sz w:val="22"/>
          <w:szCs w:val="22"/>
        </w:rPr>
        <w:t xml:space="preserve">. </w:t>
      </w:r>
      <w:r w:rsidR="005C09C8">
        <w:rPr>
          <w:rFonts w:ascii="Times New Roman" w:hAnsi="Times New Roman"/>
          <w:sz w:val="22"/>
          <w:szCs w:val="22"/>
        </w:rPr>
        <w:t>How the results of</w:t>
      </w:r>
      <w:r w:rsidR="00F0263D">
        <w:rPr>
          <w:rFonts w:ascii="Times New Roman" w:hAnsi="Times New Roman"/>
          <w:sz w:val="22"/>
          <w:szCs w:val="22"/>
        </w:rPr>
        <w:t xml:space="preserve"> </w:t>
      </w:r>
      <w:r w:rsidR="005A3922">
        <w:rPr>
          <w:rFonts w:ascii="Times New Roman" w:hAnsi="Times New Roman"/>
          <w:sz w:val="22"/>
          <w:szCs w:val="22"/>
        </w:rPr>
        <w:t>measurements of this sort</w:t>
      </w:r>
      <w:r w:rsidR="00F0263D">
        <w:rPr>
          <w:rFonts w:ascii="Times New Roman" w:hAnsi="Times New Roman"/>
          <w:sz w:val="22"/>
          <w:szCs w:val="22"/>
        </w:rPr>
        <w:t xml:space="preserve">, which probe threshold-level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5A3922">
        <w:rPr>
          <w:rFonts w:ascii="Times New Roman" w:hAnsi="Times New Roman"/>
          <w:sz w:val="22"/>
          <w:szCs w:val="22"/>
        </w:rPr>
        <w:t xml:space="preserve">object </w:t>
      </w:r>
      <w:r w:rsidR="00F0263D">
        <w:rPr>
          <w:rFonts w:ascii="Times New Roman" w:hAnsi="Times New Roman"/>
          <w:sz w:val="22"/>
          <w:szCs w:val="22"/>
        </w:rPr>
        <w:t xml:space="preserve">appearance 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commentRangeStart w:id="3"/>
      <w:r w:rsidR="00CF7124">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Weiss&lt;/Author&gt;&lt;Year&gt;2017&lt;/Year&gt;&lt;RecNum&gt;2748&lt;/RecNum&gt;&lt;IDText&gt;Weiss2017Determinantsofcolour&lt;/IDText&gt;&lt;Prefix&gt;but see &lt;/Prefix&gt;&lt;DisplayText&gt;(but see Weiss, Witzel, &amp;amp; Gegenfurtner, 2017)&lt;/DisplayText&gt;&lt;record&gt;&lt;rec-number&gt;2748&lt;/rec-number&gt;&lt;foreign-keys&gt;&lt;key app="EN" db-id="592dpt2f590x0mezte35f5fwef0rtp2xsfrz" timestamp="1620222702"&gt;2748&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CF7124">
        <w:rPr>
          <w:rFonts w:ascii="Times New Roman" w:hAnsi="Times New Roman"/>
          <w:sz w:val="22"/>
          <w:szCs w:val="22"/>
        </w:rPr>
        <w:fldChar w:fldCharType="separate"/>
      </w:r>
      <w:r w:rsidR="00CF7124">
        <w:rPr>
          <w:rFonts w:ascii="Times New Roman" w:hAnsi="Times New Roman"/>
          <w:noProof/>
          <w:sz w:val="22"/>
          <w:szCs w:val="22"/>
        </w:rPr>
        <w:t>(but see Weiss, Witzel, &amp; Gegenfurtner, 2017)</w:t>
      </w:r>
      <w:r w:rsidR="00CF7124">
        <w:rPr>
          <w:rFonts w:ascii="Times New Roman" w:hAnsi="Times New Roman"/>
          <w:sz w:val="22"/>
          <w:szCs w:val="22"/>
        </w:rPr>
        <w:fldChar w:fldCharType="end"/>
      </w:r>
      <w:commentRangeEnd w:id="3"/>
      <w:r w:rsidR="00CF7124">
        <w:rPr>
          <w:rStyle w:val="CommentReference"/>
          <w:rFonts w:ascii="Times New Roman" w:hAnsi="Times New Roman" w:cs="Times New Roman"/>
          <w:color w:val="auto"/>
          <w14:textOutline w14:w="0" w14:cap="rnd" w14:cmpd="sng" w14:algn="ctr">
            <w14:noFill/>
            <w14:prstDash w14:val="solid"/>
            <w14:bevel/>
          </w14:textOutline>
        </w:rPr>
        <w:commentReference w:id="3"/>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1580B196"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F06CF5">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b2YgQW1l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MZWdnZTwvQXV0aG9yPjxZZWFyPjE5ODc8L1llYXI+PFJl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F06CF5">
        <w:rPr>
          <w:rFonts w:ascii="Times New Roman" w:hAnsi="Times New Roman"/>
          <w:noProof/>
          <w:sz w:val="22"/>
          <w:szCs w:val="22"/>
        </w:rPr>
        <w:t>(Legge, Kersten, &amp; Burgess, 1987; Pelli, 1990; Pelli &amp; Farell, 1999)</w:t>
      </w:r>
      <w:r w:rsidR="00F06CF5">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w:t>
      </w:r>
      <w:proofErr w:type="gramStart"/>
      <w:r w:rsidR="00824D6E">
        <w:rPr>
          <w:rFonts w:ascii="Times New Roman" w:hAnsi="Times New Roman"/>
          <w:sz w:val="22"/>
          <w:szCs w:val="22"/>
        </w:rPr>
        <w:t>graphically-rendered</w:t>
      </w:r>
      <w:proofErr w:type="gramEnd"/>
      <w:r w:rsidR="00824D6E">
        <w:rPr>
          <w:rFonts w:ascii="Times New Roman" w:hAnsi="Times New Roman"/>
          <w:sz w:val="22"/>
          <w:szCs w:val="22"/>
        </w:rPr>
        <w:t xml:space="preserve"> scene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ability to discriminate the lightness 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 xml:space="preserve">discrimination thresholds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050389">
        <w:rPr>
          <w:rFonts w:ascii="Times New Roman" w:hAnsi="Times New Roman"/>
          <w:sz w:val="22"/>
          <w:szCs w:val="22"/>
        </w:rPr>
        <w:t xml:space="preserve">colors </w:t>
      </w:r>
      <w:r w:rsidR="00A57B06">
        <w:rPr>
          <w:rFonts w:ascii="Times New Roman" w:hAnsi="Times New Roman"/>
          <w:sz w:val="22"/>
          <w:szCs w:val="22"/>
        </w:rPr>
        <w:t xml:space="preserve">(i.e. reflectance spectra) </w:t>
      </w:r>
      <w:r w:rsidR="00050389">
        <w:rPr>
          <w:rFonts w:ascii="Times New Roman" w:hAnsi="Times New Roman"/>
          <w:sz w:val="22"/>
          <w:szCs w:val="22"/>
        </w:rPr>
        <w:t xml:space="preserve">of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F06CF5">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Lotto&lt;/Author&gt;&lt;Year&gt;1999&lt;/Year&gt;&lt;RecNum&gt;2507&lt;/RecNum&gt;&lt;DisplayText&gt;(Brown &amp;amp; MacLeod, 1997; Lotto &amp;amp; Purves, 1999)&lt;/DisplayText&gt;&lt;record&gt;&lt;rec-number&gt;2507&lt;/rec-number&gt;&lt;foreign-keys&gt;&lt;key app="EN" db-id="592dpt2f590x0mezte35f5fwef0rtp2xsfrz" timestamp="1617122046"&gt;2507&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2508&lt;/RecNum&gt;&lt;record&gt;&lt;rec-number&gt;2508&lt;/rec-number&gt;&lt;foreign-keys&gt;&lt;key app="EN" db-id="592dpt2f590x0mezte35f5fwef0rtp2xsfrz" timestamp="1617122179"&gt;2508&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F06CF5">
        <w:rPr>
          <w:rFonts w:ascii="Times New Roman" w:hAnsi="Times New Roman"/>
          <w:sz w:val="22"/>
          <w:szCs w:val="22"/>
        </w:rPr>
        <w:fldChar w:fldCharType="separate"/>
      </w:r>
      <w:r w:rsidR="002D622C">
        <w:rPr>
          <w:rFonts w:ascii="Times New Roman" w:hAnsi="Times New Roman"/>
          <w:noProof/>
          <w:sz w:val="22"/>
          <w:szCs w:val="22"/>
        </w:rPr>
        <w:t>(Brown &amp; MacLeod, 1997; Lotto &amp; Purves, 1999)</w:t>
      </w:r>
      <w:r w:rsidR="00F06CF5">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355EC7" w:rsidDel="00355EC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p>
    <w:p w14:paraId="72CA3E84" w14:textId="77777777" w:rsidR="00650716" w:rsidRDefault="00650716">
      <w:pPr>
        <w:pStyle w:val="Default"/>
        <w:spacing w:before="0"/>
        <w:rPr>
          <w:rFonts w:ascii="Times New Roman" w:hAnsi="Times New Roman"/>
          <w:sz w:val="22"/>
          <w:szCs w:val="22"/>
        </w:rPr>
      </w:pPr>
    </w:p>
    <w:p w14:paraId="76C096B7" w14:textId="77E4B96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color 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constant and then increase, with log squared threshold increasing linearly with log color variance. The minimum discrimination threshold and the color 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xml:space="preserve">. </w:t>
      </w:r>
      <w:commentRangeStart w:id="4"/>
      <w:del w:id="5" w:author="JohannesBurge" w:date="2021-04-26T10:32:00Z">
        <w:r w:rsidR="00AF0DC6" w:rsidDel="003331D6">
          <w:rPr>
            <w:rFonts w:ascii="Times New Roman" w:hAnsi="Times New Roman"/>
            <w:sz w:val="22"/>
            <w:szCs w:val="22"/>
          </w:rPr>
          <w:delText>The model</w:delText>
        </w:r>
        <w:r w:rsidR="003C42DB" w:rsidDel="003331D6">
          <w:rPr>
            <w:rFonts w:ascii="Times New Roman" w:hAnsi="Times New Roman"/>
            <w:sz w:val="22"/>
            <w:szCs w:val="22"/>
          </w:rPr>
          <w:delText xml:space="preserve"> allows us to quantify the effect of extrinsic variation on the observer’s representation of lightness, relative to the intrinsic precision of that variation.</w:delText>
        </w:r>
        <w:commentRangeEnd w:id="4"/>
        <w:r w:rsidR="003331D6" w:rsidDel="003331D6">
          <w:rPr>
            <w:rStyle w:val="CommentReference"/>
            <w:rFonts w:ascii="Times New Roman" w:hAnsi="Times New Roman" w:cs="Times New Roman"/>
            <w:color w:val="auto"/>
            <w14:textOutline w14:w="0" w14:cap="rnd" w14:cmpd="sng" w14:algn="ctr">
              <w14:noFill/>
              <w14:prstDash w14:val="solid"/>
              <w14:bevel/>
            </w14:textOutline>
          </w:rPr>
          <w:commentReference w:id="4"/>
        </w:r>
      </w:del>
    </w:p>
    <w:p w14:paraId="23E9133C" w14:textId="77777777" w:rsidR="00F9135E" w:rsidRDefault="00F9135E">
      <w:pPr>
        <w:pStyle w:val="Default"/>
        <w:spacing w:before="0"/>
        <w:rPr>
          <w:rFonts w:ascii="Times New Roman" w:hAnsi="Times New Roman"/>
          <w:b/>
          <w:bCs/>
          <w:sz w:val="22"/>
          <w:szCs w:val="22"/>
        </w:rPr>
      </w:pPr>
    </w:p>
    <w:p w14:paraId="689F0110" w14:textId="48EBCE10" w:rsidR="00B979EA" w:rsidRDefault="00E75B9E" w:rsidP="00B979EA">
      <w:pPr>
        <w:pStyle w:val="Default"/>
        <w:spacing w:before="0"/>
        <w:rPr>
          <w:rFonts w:ascii="Times New Roman" w:hAnsi="Times New Roman"/>
          <w:b/>
          <w:bCs/>
          <w:sz w:val="22"/>
          <w:szCs w:val="22"/>
        </w:rPr>
      </w:pPr>
      <w:r>
        <w:rPr>
          <w:rFonts w:ascii="Times New Roman" w:hAnsi="Times New Roman"/>
          <w:b/>
          <w:bCs/>
          <w:sz w:val="22"/>
          <w:szCs w:val="22"/>
        </w:rPr>
        <w:t>RESULTS</w:t>
      </w:r>
    </w:p>
    <w:p w14:paraId="43C84038" w14:textId="194D094B" w:rsidR="00B979EA" w:rsidRDefault="00554DFF" w:rsidP="00247CF9">
      <w:pPr>
        <w:pStyle w:val="Default"/>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0B1A747F"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w:t>
      </w:r>
      <w:r w:rsidR="000F3A2A">
        <w:rPr>
          <w:rFonts w:ascii="Times New Roman" w:hAnsi="Times New Roman"/>
          <w:sz w:val="22"/>
          <w:szCs w:val="22"/>
        </w:rPr>
        <w:t xml:space="preserve"> 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presented on a calibrated monitor for 250ms each, one after the other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B761A8">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observer’s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F06CF5">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American Society for Testing and Materials&lt;/Author&gt;&lt;Year&gt;2017&lt;/Year&gt;&lt;RecNum&gt;2509&lt;/RecNum&gt;&lt;IDText&gt;ASTM2017LRF&lt;/IDText&gt;&lt;Prefix&gt;LRF`; &lt;/Prefix&gt;&lt;DisplayText&gt;(LRF; American Society for Testing and Materials, 2017)&lt;/DisplayText&gt;&lt;record&gt;&lt;rec-number&gt;2509&lt;/rec-number&gt;&lt;foreign-keys&gt;&lt;key app="EN" db-id="592dpt2f590x0mezte35f5fwef0rtp2xsfrz" timestamp="1617122318"&gt;2509&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LRF; American Society for Testing and Materials, 2017)</w:t>
      </w:r>
      <w:r w:rsidR="00F06CF5">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33E85828"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668C783A" w:rsidR="009F434F" w:rsidRDefault="00554DFF" w:rsidP="000E3DCD">
      <w:pPr>
        <w:pStyle w:val="Default"/>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58BE7E20" w14:textId="1EF96FAA" w:rsidR="0004085B" w:rsidRDefault="0004085B" w:rsidP="0004085B">
      <w:pPr>
        <w:pStyle w:val="Default"/>
        <w:spacing w:before="0"/>
        <w:rPr>
          <w:rFonts w:ascii="Times New Roman" w:hAnsi="Times New Roman"/>
          <w:b/>
          <w:bCs/>
          <w:sz w:val="22"/>
          <w:szCs w:val="22"/>
        </w:rPr>
      </w:pPr>
    </w:p>
    <w:p w14:paraId="6C30F22F" w14:textId="5DEE4660"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based on natural surface reflectance databases </w:t>
      </w:r>
      <w:r w:rsidR="00F06CF5">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b3VybmFsIG9mIFZpc2lvbjwvc2Vjb25kYXJ5LXRpdGxlPjwvdGl0bGVz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TaW5naDwvQXV0aG9yPjxZZWFyPjIwMTg8L1llYXI+PFJl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A744C8">
        <w:rPr>
          <w:rFonts w:ascii="Times New Roman" w:hAnsi="Times New Roman"/>
          <w:noProof/>
          <w:sz w:val="22"/>
          <w:szCs w:val="22"/>
        </w:rPr>
        <w:t>(see Methods: Reflectance and Illumination Spectra Singh, Cottaris, Heasly, Brainard, &amp; Burge, 2018)</w:t>
      </w:r>
      <w:r w:rsidR="00F06CF5">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F06CF5">
        <w:rPr>
          <w:rFonts w:ascii="Times New Roman" w:hAnsi="Times New Roman"/>
          <w:color w:val="000000" w:themeColor="text1"/>
          <w:sz w:val="22"/>
          <w:szCs w:val="22"/>
        </w:rPr>
        <w:fldChar w:fldCharType="begin"/>
      </w:r>
      <w:r w:rsidR="00F7694D">
        <w:rPr>
          <w:rFonts w:ascii="Times New Roman" w:hAnsi="Times New Roman"/>
          <w:color w:val="000000" w:themeColor="text1"/>
          <w:sz w:val="22"/>
          <w:szCs w:val="22"/>
        </w:rPr>
        <w:instrText xml:space="preserve"> ADDIN EN.CITE &lt;EndNote&gt;&lt;Cite&gt;&lt;Author&gt;Kelly&lt;/Author&gt;&lt;Year&gt;1943&lt;/Year&gt;&lt;RecNum&gt;394&lt;/RecNum&gt;&lt;DisplayText&gt;(Kelly, Gibson, &amp;amp; Nickerson, 1943; Vrhel, Gershon, &amp;amp; Iwan, 1994)&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F06CF5">
        <w:rPr>
          <w:rFonts w:ascii="Times New Roman" w:hAnsi="Times New Roman"/>
          <w:color w:val="000000" w:themeColor="text1"/>
          <w:sz w:val="22"/>
          <w:szCs w:val="22"/>
        </w:rPr>
        <w:fldChar w:fldCharType="separate"/>
      </w:r>
      <w:r w:rsidR="00F06CF5">
        <w:rPr>
          <w:rFonts w:ascii="Times New Roman" w:hAnsi="Times New Roman"/>
          <w:noProof/>
          <w:color w:val="000000" w:themeColor="text1"/>
          <w:sz w:val="22"/>
          <w:szCs w:val="22"/>
        </w:rPr>
        <w:t>(Kelly, Gibson, &amp; Nickerson, 1943; Vrhel, Gershon, &amp; Iwan, 1994)</w:t>
      </w:r>
      <w:r w:rsidR="00F06CF5">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r w:rsidR="0071405B">
        <w:rPr>
          <w:rFonts w:ascii="Times New Roman" w:hAnsi="Times New Roman"/>
          <w:sz w:val="22"/>
          <w:szCs w:val="22"/>
        </w:rPr>
        <w:t xml:space="preserve"> 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60061DCB"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2F2D7A1B"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e plot </w:t>
      </w:r>
      <w:r w:rsidR="0092304B" w:rsidRPr="000E3DCD">
        <w:rPr>
          <w:sz w:val="22"/>
          <w:szCs w:val="22"/>
        </w:rPr>
        <w:t xml:space="preserve">mean (across </w:t>
      </w:r>
      <w:r w:rsidR="00A94812" w:rsidRPr="00655B17">
        <w:rPr>
          <w:rStyle w:val="None"/>
          <w:color w:val="000000" w:themeColor="text1"/>
          <w:sz w:val="22"/>
          <w:szCs w:val="22"/>
        </w:rPr>
        <w:t>observer</w:t>
      </w:r>
      <w:r w:rsidR="0092304B" w:rsidRPr="000E3DCD">
        <w:rPr>
          <w:sz w:val="22"/>
          <w:szCs w:val="22"/>
        </w:rPr>
        <w:t xml:space="preserve">s, N = 4) </w:t>
      </w:r>
      <w:r w:rsidRPr="000E3DCD">
        <w:rPr>
          <w:sz w:val="22"/>
          <w:szCs w:val="22"/>
        </w:rPr>
        <w:t xml:space="preserve">log threshold squared vs the log of the covariance scalar of the </w:t>
      </w:r>
      <w:r w:rsidR="00554DFF" w:rsidRPr="000E3DCD">
        <w:rPr>
          <w:sz w:val="22"/>
          <w:szCs w:val="22"/>
        </w:rPr>
        <w:t>distribution. For low values of the covariance scalar, threshold is 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6329D9B6"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F06CF5">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Pelli&lt;/Author&gt;&lt;Year&gt;1999&lt;/Year&gt;&lt;RecNum&gt;2510&lt;/RecNum&gt;&lt;IDText&gt;10069051&lt;/IDText&gt;&lt;DisplayText&gt;(Pelli &amp;amp; Farell, 1999)&lt;/DisplayText&gt;&lt;record&gt;&lt;rec-number&gt;2510&lt;/rec-number&gt;&lt;foreign-keys&gt;&lt;key app="EN" db-id="592dpt2f590x0mezte35f5fwef0rtp2xsfrz" timestamp="1617122510"&gt;251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F06CF5">
        <w:rPr>
          <w:rFonts w:ascii="Times New Roman" w:hAnsi="Times New Roman"/>
          <w:sz w:val="22"/>
          <w:szCs w:val="22"/>
        </w:rPr>
        <w:fldChar w:fldCharType="separate"/>
      </w:r>
      <w:r w:rsidR="00F06CF5">
        <w:rPr>
          <w:rFonts w:ascii="Times New Roman" w:hAnsi="Times New Roman"/>
          <w:noProof/>
          <w:sz w:val="22"/>
          <w:szCs w:val="22"/>
        </w:rPr>
        <w:t>(Pelli &amp; Farell, 1999)</w:t>
      </w:r>
      <w:r w:rsidR="00F06CF5">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53CA8593"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802B44">
        <w:rPr>
          <w:rFonts w:ascii="Times New Roman" w:hAnsi="Times New Roman"/>
          <w:sz w:val="22"/>
          <w:szCs w:val="22"/>
        </w:rPr>
        <w:t xml:space="preserve">external </w:t>
      </w:r>
      <w:r>
        <w:rPr>
          <w:rFonts w:ascii="Times New Roman" w:hAnsi="Times New Roman"/>
          <w:sz w:val="22"/>
          <w:szCs w:val="22"/>
        </w:rPr>
        <w:t>variability in background objects</w:t>
      </w:r>
      <w:r w:rsidR="00591C00">
        <w:rPr>
          <w:rFonts w:ascii="Times New Roman" w:hAnsi="Times New Roman"/>
          <w:sz w:val="22"/>
          <w:szCs w:val="22"/>
        </w:rPr>
        <w:t xml:space="preserve">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 xml:space="preserve">and </w:t>
      </w:r>
      <w:r w:rsidR="00802B44">
        <w:rPr>
          <w:rFonts w:ascii="Times New Roman" w:hAnsi="Times New Roman"/>
          <w:sz w:val="22"/>
          <w:szCs w:val="22"/>
        </w:rPr>
        <w:t xml:space="preserve">the </w:t>
      </w:r>
      <w:r w:rsidR="00710114">
        <w:rPr>
          <w:rFonts w:ascii="Times New Roman" w:hAnsi="Times New Roman"/>
          <w:sz w:val="22"/>
          <w:szCs w:val="22"/>
        </w:rPr>
        <w:t xml:space="preserve">impact </w:t>
      </w:r>
      <w:r w:rsidR="00802B44">
        <w:rPr>
          <w:rFonts w:ascii="Times New Roman" w:hAnsi="Times New Roman"/>
          <w:sz w:val="22"/>
          <w:szCs w:val="22"/>
        </w:rPr>
        <w:t xml:space="preserve">of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w:t>
      </w:r>
      <w:r w:rsidR="00667C43">
        <w:rPr>
          <w:rFonts w:ascii="Times New Roman" w:hAnsi="Times New Roman"/>
          <w:sz w:val="22"/>
          <w:szCs w:val="22"/>
        </w:rPr>
        <w:t xml:space="preserve">the impact of </w:t>
      </w:r>
      <w:r w:rsidR="00802B44">
        <w:rPr>
          <w:rFonts w:ascii="Times New Roman" w:hAnsi="Times New Roman"/>
          <w:sz w:val="22"/>
          <w:szCs w:val="22"/>
        </w:rPr>
        <w:t xml:space="preserve">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D2748CC"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Each</w:t>
      </w:r>
      <w:r w:rsidR="007F6680">
        <w:rPr>
          <w:rFonts w:ascii="Times New Roman" w:hAnsi="Times New Roman"/>
          <w:sz w:val="22"/>
          <w:szCs w:val="22"/>
        </w:rPr>
        <w:t xml:space="preserve"> individual</w:t>
      </w:r>
      <w:r w:rsidR="00802B44">
        <w:rPr>
          <w:rFonts w:ascii="Times New Roman" w:hAnsi="Times New Roman"/>
          <w:sz w:val="22"/>
          <w:szCs w:val="22"/>
        </w:rPr>
        <w:t xml:space="preserve"> observer shows the same basic pattern as the mean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low values of the covariance scalar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0157660" w:rsidR="00BA5E45" w:rsidRDefault="009B139F" w:rsidP="000E3DCD">
      <w:pPr>
        <w:pStyle w:val="Default"/>
        <w:spacing w:before="0"/>
        <w:rPr>
          <w:rFonts w:ascii="Times New Roman" w:hAnsi="Times New Roman"/>
          <w:b/>
          <w:bCs/>
          <w:sz w:val="22"/>
          <w:szCs w:val="22"/>
        </w:rPr>
      </w:pPr>
      <w:r>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Pr>
          <w:rFonts w:ascii="Times New Roman" w:hAnsi="Times New Roman"/>
          <w:b/>
          <w:bCs/>
          <w:sz w:val="22"/>
          <w:szCs w:val="22"/>
        </w:rPr>
        <w:t>of background surface variation on the lightness representation</w:t>
      </w:r>
    </w:p>
    <w:p w14:paraId="7E085D05" w14:textId="77777777" w:rsidR="00B979EA" w:rsidRDefault="00B979EA" w:rsidP="00E014A6">
      <w:pPr>
        <w:pStyle w:val="Default"/>
        <w:spacing w:before="0"/>
        <w:rPr>
          <w:rFonts w:ascii="Times New Roman" w:hAnsi="Times New Roman"/>
          <w:sz w:val="22"/>
          <w:szCs w:val="22"/>
        </w:rPr>
      </w:pPr>
    </w:p>
    <w:p w14:paraId="435D3204" w14:textId="5F9EAD5F" w:rsidR="00E014A6" w:rsidRDefault="00554DFF" w:rsidP="00E014A6">
      <w:pPr>
        <w:pStyle w:val="Default"/>
        <w:spacing w:before="0"/>
        <w:rPr>
          <w:rFonts w:ascii="Times New Roman" w:hAnsi="Times New Roman"/>
          <w:sz w:val="22"/>
          <w:szCs w:val="22"/>
        </w:rPr>
      </w:pPr>
      <w:r>
        <w:rPr>
          <w:rFonts w:ascii="Times New Roman" w:hAnsi="Times New Roman"/>
          <w:sz w:val="22"/>
          <w:szCs w:val="22"/>
        </w:rPr>
        <w:lastRenderedPageBreak/>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the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Pr>
          <w:rFonts w:ascii="Times New Roman" w:hAnsi="Times New Roman"/>
          <w:sz w:val="22"/>
          <w:szCs w:val="22"/>
        </w:rPr>
        <w:t xml:space="preserve">See 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Pr>
          <w:rFonts w:ascii="Times New Roman" w:hAnsi="Times New Roman"/>
          <w:sz w:val="22"/>
          <w:szCs w:val="22"/>
        </w:rPr>
        <w:t xml:space="preserve">In </w:t>
      </w:r>
      <w:r w:rsidR="002643F9">
        <w:rPr>
          <w:rFonts w:ascii="Times New Roman" w:hAnsi="Times New Roman"/>
          <w:sz w:val="22"/>
          <w:szCs w:val="22"/>
        </w:rPr>
        <w:t xml:space="preserve">such </w:t>
      </w:r>
      <w:r>
        <w:rPr>
          <w:rFonts w:ascii="Times New Roman" w:hAnsi="Times New Roman"/>
          <w:sz w:val="22"/>
          <w:szCs w:val="22"/>
        </w:rPr>
        <w:t>model</w:t>
      </w:r>
      <w:r w:rsidR="001650F4">
        <w:rPr>
          <w:rFonts w:ascii="Times New Roman" w:hAnsi="Times New Roman"/>
          <w:sz w:val="22"/>
          <w:szCs w:val="22"/>
        </w:rPr>
        <w:t>s</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 xml:space="preserve">is </w:t>
      </w:r>
      <w:r w:rsidR="008E51A7">
        <w:rPr>
          <w:rFonts w:ascii="Times New Roman" w:hAnsi="Times New Roman"/>
          <w:sz w:val="22"/>
          <w:szCs w:val="22"/>
        </w:rPr>
        <w:t xml:space="preserve">the </w:t>
      </w:r>
      <w:r w:rsidR="001650F4">
        <w:rPr>
          <w:rFonts w:ascii="Times New Roman" w:hAnsi="Times New Roman"/>
          <w:sz w:val="22"/>
          <w:szCs w:val="22"/>
        </w:rPr>
        <w:t xml:space="preserve">response variability internal to the visual system (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our experimentally induced stimulus variability of the background surfaces on the visual system’s representation of lightness (external noise). The </w:t>
      </w:r>
      <w:r w:rsidR="006B3ACF">
        <w:rPr>
          <w:rFonts w:ascii="Times New Roman" w:hAnsi="Times New Roman"/>
          <w:sz w:val="22"/>
          <w:szCs w:val="22"/>
        </w:rPr>
        <w:t xml:space="preserve">models aid in estimating </w:t>
      </w:r>
      <w:r w:rsidR="001650F4">
        <w:rPr>
          <w:rFonts w:ascii="Times New Roman" w:hAnsi="Times New Roman"/>
          <w:sz w:val="22"/>
          <w:szCs w:val="22"/>
        </w:rPr>
        <w:t>the effect</w:t>
      </w:r>
      <w:r w:rsidR="00B67EC4">
        <w:rPr>
          <w:rFonts w:ascii="Times New Roman" w:hAnsi="Times New Roman"/>
          <w:sz w:val="22"/>
          <w:szCs w:val="22"/>
        </w:rPr>
        <w:t>s</w:t>
      </w:r>
      <w:r w:rsidR="001650F4">
        <w:rPr>
          <w:rFonts w:ascii="Times New Roman" w:hAnsi="Times New Roman"/>
          <w:sz w:val="22"/>
          <w:szCs w:val="22"/>
        </w:rPr>
        <w:t xml:space="preserve"> of these two </w:t>
      </w:r>
      <w:r w:rsidR="006A1273">
        <w:rPr>
          <w:rFonts w:ascii="Times New Roman" w:hAnsi="Times New Roman"/>
          <w:sz w:val="22"/>
          <w:szCs w:val="22"/>
        </w:rPr>
        <w:t>factors and</w:t>
      </w:r>
      <w:r w:rsidR="001650F4">
        <w:rPr>
          <w:rFonts w:ascii="Times New Roman" w:hAnsi="Times New Roman"/>
          <w:sz w:val="22"/>
          <w:szCs w:val="22"/>
        </w:rPr>
        <w:t xml:space="preserve"> 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4349E9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3474F4">
        <w:rPr>
          <w:rFonts w:ascii="Times New Roman" w:hAnsi="Times New Roman"/>
          <w:sz w:val="22"/>
          <w:szCs w:val="22"/>
        </w:rPr>
        <w:t xml:space="preserve">Intuitively, performance with no external variation (covariance scalar </w:t>
      </w:r>
      <w:r w:rsidR="007C20A8">
        <w:rPr>
          <w:rFonts w:ascii="Times New Roman" w:hAnsi="Times New Roman"/>
          <w:sz w:val="22"/>
          <w:szCs w:val="22"/>
        </w:rPr>
        <w:t>=</w:t>
      </w:r>
      <w:r w:rsidR="003474F4">
        <w:rPr>
          <w:rFonts w:ascii="Times New Roman" w:hAnsi="Times New Roman"/>
          <w:sz w:val="22"/>
          <w:szCs w:val="22"/>
        </w:rPr>
        <w:t xml:space="preserve"> 0</w:t>
      </w:r>
      <w:r w:rsidR="007C20A8">
        <w:rPr>
          <w:rFonts w:ascii="Times New Roman" w:hAnsi="Times New Roman"/>
          <w:sz w:val="22"/>
          <w:szCs w:val="22"/>
        </w:rPr>
        <w:t>.0</w:t>
      </w:r>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double that </w:t>
      </w:r>
      <w:r w:rsidR="004D321F">
        <w:rPr>
          <w:rFonts w:ascii="Times New Roman" w:hAnsi="Times New Roman"/>
          <w:sz w:val="22"/>
          <w:szCs w:val="22"/>
        </w:rPr>
        <w:t xml:space="preserve">of threshold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A70D71">
        <w:rPr>
          <w:rFonts w:ascii="Times New Roman" w:hAnsi="Times New Roman"/>
          <w:sz w:val="22"/>
          <w:szCs w:val="22"/>
        </w:rPr>
        <w:t>level</w:t>
      </w:r>
      <w:r w:rsidR="0041078F">
        <w:rPr>
          <w:rFonts w:ascii="Times New Roman" w:hAnsi="Times New Roman"/>
          <w:sz w:val="22"/>
          <w:szCs w:val="22"/>
        </w:rPr>
        <w:t xml:space="preserve"> </w:t>
      </w:r>
      <w:r w:rsidR="003474F4">
        <w:rPr>
          <w:rFonts w:ascii="Times New Roman" w:hAnsi="Times New Roman"/>
          <w:sz w:val="22"/>
          <w:szCs w:val="22"/>
        </w:rPr>
        <w:t xml:space="preserve">of the external noise </w:t>
      </w:r>
      <w:r w:rsidR="00A70D71">
        <w:rPr>
          <w:rFonts w:ascii="Times New Roman" w:hAnsi="Times New Roman"/>
          <w:sz w:val="22"/>
          <w:szCs w:val="22"/>
        </w:rPr>
        <w:t>matches the level 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361CFA80"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LRV 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9D0289">
        <w:rPr>
          <w:rFonts w:ascii="Times New Roman" w:hAnsi="Times New Roman"/>
          <w:sz w:val="22"/>
          <w:szCs w:val="22"/>
        </w:rPr>
        <w:t xml:space="preserve">has the advantage </w:t>
      </w:r>
      <w:r w:rsidR="007A2A80">
        <w:rPr>
          <w:rFonts w:ascii="Times New Roman" w:hAnsi="Times New Roman"/>
          <w:sz w:val="22"/>
          <w:szCs w:val="22"/>
        </w:rPr>
        <w:t xml:space="preserve">that </w:t>
      </w:r>
      <w:r w:rsidR="0006591A">
        <w:rPr>
          <w:rFonts w:ascii="Times New Roman" w:hAnsi="Times New Roman"/>
          <w:sz w:val="22"/>
          <w:szCs w:val="22"/>
        </w:rPr>
        <w:t xml:space="preserve">it can </w:t>
      </w:r>
      <w:r w:rsidR="009B4ADC">
        <w:rPr>
          <w:rFonts w:ascii="Times New Roman" w:hAnsi="Times New Roman"/>
          <w:sz w:val="22"/>
          <w:szCs w:val="22"/>
        </w:rPr>
        <w:t>incorporate the Poisson noise that perturbs cone photoreceptor isomer</w:t>
      </w:r>
      <w:r w:rsidR="00EC6D6B">
        <w:rPr>
          <w:rFonts w:ascii="Times New Roman" w:hAnsi="Times New Roman"/>
          <w:sz w:val="22"/>
          <w:szCs w:val="22"/>
        </w:rPr>
        <w:t>iz</w:t>
      </w:r>
      <w:r w:rsidR="009B4ADC">
        <w:rPr>
          <w:rFonts w:ascii="Times New Roman" w:hAnsi="Times New Roman"/>
          <w:sz w:val="22"/>
          <w:szCs w:val="22"/>
        </w:rPr>
        <w:t>ations as well as account for 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34C9C180"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 xml:space="preserve">model capture the broad features of the data, although the </w:t>
      </w:r>
      <w:r w:rsidR="007F1B18">
        <w:rPr>
          <w:rFonts w:ascii="Times New Roman" w:hAnsi="Times New Roman"/>
          <w:sz w:val="22"/>
          <w:szCs w:val="22"/>
        </w:rPr>
        <w:t>LINRF</w:t>
      </w:r>
      <w:r w:rsidR="001A287A">
        <w:rPr>
          <w:rFonts w:ascii="Times New Roman" w:hAnsi="Times New Roman"/>
          <w:sz w:val="22"/>
          <w:szCs w:val="22"/>
        </w:rPr>
        <w:t xml:space="preserve"> 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Pr>
          <w:rFonts w:ascii="Times New Roman" w:hAnsi="Times New Roman"/>
          <w:sz w:val="22"/>
          <w:szCs w:val="22"/>
        </w:rPr>
        <w:t>account</w:t>
      </w:r>
      <w:r w:rsidR="001A287A">
        <w:rPr>
          <w:rFonts w:ascii="Times New Roman" w:hAnsi="Times New Roman"/>
          <w:sz w:val="22"/>
          <w:szCs w:val="22"/>
        </w:rPr>
        <w:t>s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77777777"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noise for our task, in the stim</w:t>
      </w:r>
      <w:r w:rsidR="00A021C0">
        <w:rPr>
          <w:rFonts w:ascii="Times New Roman" w:hAnsi="Times New Roman"/>
          <w:sz w:val="22"/>
          <w:szCs w:val="22"/>
        </w:rPr>
        <w:t xml:space="preserve"> </w:t>
      </w:r>
      <w:r w:rsidR="008323E6">
        <w:rPr>
          <w:rFonts w:ascii="Times New Roman" w:hAnsi="Times New Roman"/>
          <w:sz w:val="22"/>
          <w:szCs w:val="22"/>
        </w:rPr>
        <w:t xml:space="preserve">of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provides 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7F1B18">
        <w:rPr>
          <w:rFonts w:ascii="Times New Roman" w:hAnsi="Times New Roman"/>
          <w:sz w:val="22"/>
          <w:szCs w:val="22"/>
        </w:rPr>
        <w:t>LINRF</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6D8BA461"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included in the LINRF model</w:t>
      </w:r>
      <w:r w:rsidR="00012289">
        <w:rPr>
          <w:rFonts w:ascii="Times New Roman" w:hAnsi="Times New Roman"/>
          <w:sz w:val="22"/>
          <w:szCs w:val="22"/>
        </w:rPr>
        <w:t xml:space="preserve"> does not typically limit human discrimination performance at daylight light levels </w:t>
      </w:r>
      <w:r w:rsidR="00F06CF5">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b3VybmFsIG9mIFZpc2lvbjwvc2Vjb25kYXJ5LXRpdGxlPjwvdGl0bGVzPjxwZXJpb2RpY2Fs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CYW5rczwvQXV0aG9yPjxZZWFyPjE5ODc8L1llYXI+PFJl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F06CF5">
        <w:rPr>
          <w:rFonts w:ascii="Times New Roman" w:hAnsi="Times New Roman"/>
          <w:sz w:val="22"/>
          <w:szCs w:val="22"/>
        </w:rPr>
        <w:fldChar w:fldCharType="separate"/>
      </w:r>
      <w:r w:rsidR="00F06CF5">
        <w:rPr>
          <w:rFonts w:ascii="Times New Roman" w:hAnsi="Times New Roman"/>
          <w:noProof/>
          <w:sz w:val="22"/>
          <w:szCs w:val="22"/>
        </w:rPr>
        <w:t>(Banks, Geisler, &amp; Bennett, 1987; Cottaris, Jiang, Ding, Wandell, &amp; Brainard, 2019)</w:t>
      </w:r>
      <w:r w:rsidR="00F06CF5">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LINRF model: mean value </w:t>
      </w:r>
      <w:r w:rsidR="00601AF2" w:rsidRPr="00C07E8A">
        <w:rPr>
          <w:rFonts w:ascii="Times New Roman" w:hAnsi="Times New Roman"/>
          <w:sz w:val="22"/>
          <w:szCs w:val="22"/>
        </w:rPr>
        <w:t xml:space="preserve">of internal noise standard deviation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122C7940"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The estimates of external noise are higher for the LINRF 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LINRF 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lastRenderedPageBreak/>
        <w:t xml:space="preserve">increasing covariance scalar, while this rise is captured accurately by the LINRF model, presumably because the latter </w:t>
      </w:r>
      <w:proofErr w:type="gramStart"/>
      <w:r w:rsidR="00833769">
        <w:rPr>
          <w:rFonts w:ascii="Times New Roman" w:hAnsi="Times New Roman"/>
          <w:sz w:val="22"/>
          <w:szCs w:val="22"/>
        </w:rPr>
        <w:t>takes into account</w:t>
      </w:r>
      <w:proofErr w:type="gramEnd"/>
      <w:r w:rsidR="00833769">
        <w:rPr>
          <w:rFonts w:ascii="Times New Roman" w:hAnsi="Times New Roman"/>
          <w:sz w:val="22"/>
          <w:szCs w:val="22"/>
        </w:rPr>
        <w:t xml:space="preserve"> the truncation implemented in the Gaussian</w:t>
      </w:r>
      <w:r>
        <w:rPr>
          <w:rFonts w:ascii="Times New Roman" w:hAnsi="Times New Roman"/>
          <w:sz w:val="22"/>
          <w:szCs w:val="22"/>
        </w:rPr>
        <w:t xml:space="preserve"> </w:t>
      </w:r>
      <w:r w:rsidR="00833769">
        <w:rPr>
          <w:rFonts w:ascii="Times New Roman" w:hAnsi="Times New Roman"/>
          <w:sz w:val="22"/>
          <w:szCs w:val="22"/>
        </w:rPr>
        <w:t xml:space="preserve">model of natural surface reflectance variation. If we focus on the estimates from the LINRF 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that </w:t>
      </w:r>
      <w:r w:rsidR="00F949EA">
        <w:rPr>
          <w:rFonts w:ascii="Times New Roman" w:hAnsi="Times New Roman"/>
          <w:sz w:val="22"/>
          <w:szCs w:val="22"/>
        </w:rPr>
        <w:t xml:space="preserve">as measured by our paradigm, </w:t>
      </w:r>
      <w:r w:rsidR="00833769">
        <w:rPr>
          <w:rFonts w:ascii="Times New Roman" w:hAnsi="Times New Roman"/>
          <w:sz w:val="22"/>
          <w:szCs w:val="22"/>
        </w:rPr>
        <w:t xml:space="preserve">the visual systems stabilization of </w:t>
      </w:r>
      <w:r w:rsidR="00F949EA">
        <w:rPr>
          <w:rFonts w:ascii="Times New Roman" w:hAnsi="Times New Roman"/>
          <w:sz w:val="22"/>
          <w:szCs w:val="22"/>
        </w:rPr>
        <w:t xml:space="preserve">its lightness variation against variation in background surface reflectance </w:t>
      </w:r>
      <w:r w:rsidR="000566F6">
        <w:rPr>
          <w:rFonts w:ascii="Times New Roman" w:hAnsi="Times New Roman"/>
          <w:sz w:val="22"/>
          <w:szCs w:val="22"/>
        </w:rPr>
        <w:t xml:space="preserve">is </w:t>
      </w:r>
      <w:r w:rsidR="00F949EA">
        <w:rPr>
          <w:rFonts w:ascii="Times New Roman" w:hAnsi="Times New Roman"/>
          <w:sz w:val="22"/>
          <w:szCs w:val="22"/>
        </w:rPr>
        <w:t xml:space="preserve">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77777777" w:rsidR="00151AF7" w:rsidRDefault="00E6746C" w:rsidP="005C0EFF">
      <w:pPr>
        <w:pStyle w:val="Default"/>
        <w:spacing w:before="0"/>
        <w:rPr>
          <w:rFonts w:ascii="Times New Roman" w:hAnsi="Times New Roman"/>
          <w:b/>
          <w:bCs/>
          <w:sz w:val="22"/>
          <w:szCs w:val="22"/>
        </w:rPr>
      </w:pPr>
      <w:r>
        <w:rPr>
          <w:rFonts w:ascii="Times New Roman" w:hAnsi="Times New Roman"/>
          <w:b/>
          <w:bCs/>
          <w:sz w:val="22"/>
          <w:szCs w:val="22"/>
        </w:rPr>
        <w:t>DISCUSSION</w:t>
      </w:r>
    </w:p>
    <w:p w14:paraId="596C9304" w14:textId="7A1E38E7"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 xml:space="preserve">we introduced an objective psychophysical approach to characterizing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A102B8">
        <w:rPr>
          <w:sz w:val="22"/>
          <w:szCs w:val="22"/>
        </w:rPr>
        <w:t>graphically rendered</w:t>
      </w:r>
      <w:r w:rsidR="00F81BDF">
        <w:rPr>
          <w:sz w:val="22"/>
          <w:szCs w:val="22"/>
        </w:rPr>
        <w:t xml:space="preserve"> naturalistic</w:t>
      </w:r>
      <w:r w:rsidR="00F81BDF" w:rsidRPr="000E3DCD">
        <w:rPr>
          <w:sz w:val="22"/>
          <w:szCs w:val="22"/>
        </w:rPr>
        <w:t xml:space="preserve"> </w:t>
      </w:r>
      <w:r w:rsidR="007A60B8" w:rsidRPr="000E3DCD">
        <w:rPr>
          <w:sz w:val="22"/>
          <w:szCs w:val="22"/>
        </w:rPr>
        <w:t>scene</w:t>
      </w:r>
      <w:r w:rsidR="003F4354">
        <w:rPr>
          <w:sz w:val="22"/>
          <w:szCs w:val="22"/>
        </w:rPr>
        <w:t>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color of background objects is small, the discrimination thresholds are nearly constant. In this regime, performance depends primarily on the internal noise of the observer. As the amount of background color variation increases, the effect of external variation in the stimuli on observers’ representation of object lightness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proofErr w:type="gramStart"/>
      <w:r w:rsidR="00943998">
        <w:rPr>
          <w:sz w:val="22"/>
          <w:szCs w:val="22"/>
        </w:rPr>
        <w:t>similar to</w:t>
      </w:r>
      <w:proofErr w:type="gramEnd"/>
      <w:r w:rsidR="00943998">
        <w:rPr>
          <w:sz w:val="22"/>
          <w:szCs w:val="22"/>
        </w:rPr>
        <w:t xml:space="preserve"> that used p</w:t>
      </w:r>
      <w:r w:rsidR="00085F66" w:rsidRPr="000E3DCD">
        <w:rPr>
          <w:sz w:val="22"/>
          <w:szCs w:val="22"/>
        </w:rPr>
        <w:t xml:space="preserve">reviously </w:t>
      </w:r>
      <w:r w:rsidR="00943998">
        <w:rPr>
          <w:sz w:val="22"/>
          <w:szCs w:val="22"/>
        </w:rPr>
        <w:t>in the</w:t>
      </w:r>
      <w:r w:rsidR="00085F66" w:rsidRPr="000E3DCD">
        <w:rPr>
          <w:sz w:val="22"/>
          <w:szCs w:val="22"/>
        </w:rPr>
        <w:t xml:space="preserve"> study </w:t>
      </w:r>
      <w:r w:rsidR="00943998">
        <w:rPr>
          <w:sz w:val="22"/>
          <w:szCs w:val="22"/>
        </w:rPr>
        <w:t>of how externally added</w:t>
      </w:r>
      <w:r w:rsidR="00BD7C7A" w:rsidRPr="000E3DCD">
        <w:rPr>
          <w:sz w:val="22"/>
          <w:szCs w:val="22"/>
        </w:rPr>
        <w:t xml:space="preserve"> noise </w:t>
      </w:r>
      <w:r w:rsidR="00943998">
        <w:rPr>
          <w:sz w:val="22"/>
          <w:szCs w:val="22"/>
        </w:rPr>
        <w:t>affects</w:t>
      </w:r>
      <w:r w:rsidR="00BD7C7A" w:rsidRPr="000E3DCD">
        <w:rPr>
          <w:sz w:val="22"/>
          <w:szCs w:val="22"/>
        </w:rPr>
        <w:t xml:space="preserve">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F06CF5">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G9mIEFtZXJpY2EgQTwvc2Vjb25kYXJ5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</w:fldData>
        </w:fldChar>
      </w:r>
      <w:r w:rsidR="00F7694D">
        <w:rPr>
          <w:sz w:val="22"/>
          <w:szCs w:val="22"/>
        </w:rPr>
        <w:instrText xml:space="preserve"> ADDIN EN.CITE </w:instrText>
      </w:r>
      <w:r w:rsidR="00F7694D">
        <w:rPr>
          <w:sz w:val="22"/>
          <w:szCs w:val="22"/>
        </w:rPr>
        <w:fldChar w:fldCharType="begin">
          <w:fldData xml:space="preserve">PEVuZE5vdGU+PENpdGU+PEF1dGhvcj5MZWdnZTwvQXV0aG9yPjxZZWFyPjE5ODc8L1llYXI+PFJl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</w:fldData>
        </w:fldChar>
      </w:r>
      <w:r w:rsidR="00F7694D">
        <w:rPr>
          <w:sz w:val="22"/>
          <w:szCs w:val="22"/>
        </w:rPr>
        <w:instrText xml:space="preserve"> ADDIN EN.CITE.DATA </w:instrText>
      </w:r>
      <w:r w:rsidR="00F7694D">
        <w:rPr>
          <w:sz w:val="22"/>
          <w:szCs w:val="22"/>
        </w:rPr>
      </w:r>
      <w:r w:rsidR="00F7694D">
        <w:rPr>
          <w:sz w:val="22"/>
          <w:szCs w:val="22"/>
        </w:rPr>
        <w:fldChar w:fldCharType="end"/>
      </w:r>
      <w:r w:rsidR="00F06CF5">
        <w:rPr>
          <w:sz w:val="22"/>
          <w:szCs w:val="22"/>
        </w:rPr>
        <w:fldChar w:fldCharType="separate"/>
      </w:r>
      <w:r w:rsidR="002D622C">
        <w:rPr>
          <w:noProof/>
          <w:sz w:val="22"/>
          <w:szCs w:val="22"/>
        </w:rPr>
        <w:t>(Legge et al., 1987; Pelli, 1990; Pelli &amp; Farell, 1999)</w:t>
      </w:r>
      <w:r w:rsidR="00F06CF5">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images 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s in task-irrelevant properties on the perception of task-relevant property</w:t>
      </w:r>
      <w:r w:rsidR="004A28F2" w:rsidRPr="004A28F2">
        <w:rPr>
          <w:sz w:val="22"/>
          <w:szCs w:val="22"/>
        </w:rPr>
        <w:t xml:space="preserve">. </w:t>
      </w:r>
      <w:r w:rsidR="00E0112B" w:rsidRPr="004A28F2">
        <w:rPr>
          <w:sz w:val="22"/>
          <w:szCs w:val="22"/>
        </w:rPr>
        <w:t>Below we discuss some aspects of our approach and findings.</w:t>
      </w:r>
    </w:p>
    <w:p w14:paraId="18BFD12A" w14:textId="7B7535A1" w:rsidR="00DE7F41" w:rsidRDefault="00DE7F41" w:rsidP="000E3DCD">
      <w:pPr>
        <w:rPr>
          <w:sz w:val="22"/>
          <w:szCs w:val="22"/>
        </w:rPr>
      </w:pPr>
    </w:p>
    <w:p w14:paraId="5A9755A0" w14:textId="71DFA8EA"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 xml:space="preserve">We used small image patches in our study, an important difference between our stimuli and natural viewing. In this initial deployment of our paradigm, we thus focus on effects of the background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 xml:space="preserve">The use of small image patches is not a necessary requirement of our </w:t>
      </w:r>
      <w:proofErr w:type="gramStart"/>
      <w:r w:rsidR="00761DF0">
        <w:rPr>
          <w:sz w:val="22"/>
          <w:szCs w:val="22"/>
        </w:rPr>
        <w:t>paradigm, and</w:t>
      </w:r>
      <w:proofErr w:type="gramEnd"/>
      <w:r w:rsidR="00761DF0">
        <w:rPr>
          <w:sz w:val="22"/>
          <w:szCs w:val="22"/>
        </w:rPr>
        <w:t xml:space="preserve"> extending the work to larger patches is natural direction.</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 xml:space="preserve">objects in the rendered scen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commentRangeStart w:id="6"/>
      <w:r w:rsidR="00F06CF5">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zZW5zaXRp
dml0eSBhcyBhIGZ1bmN0aW9uIG9mIHNwYXRpYWwgZnJlcXVlbmN5LCB2aWV3aW5nIGRpc3RhbmNl
IGFuZCBlY2NlbnRyaWNpdHkgd2l0aCBhbmQgd2l0aG91dCBzcGF0aWFsIG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F7694D">
        <w:rPr>
          <w:sz w:val="22"/>
          <w:szCs w:val="22"/>
        </w:rPr>
        <w:instrText xml:space="preserve"> ADDIN EN.CITE </w:instrText>
      </w:r>
      <w:r w:rsidR="00F7694D">
        <w:rPr>
          <w:sz w:val="22"/>
          <w:szCs w:val="22"/>
        </w:rPr>
        <w:fldChar w:fldCharType="begin">
          <w:fldData xml:space="preserve">PEVuZE5vdGU+PENpdGU+PEF1dGhvcj5IZW5uaW5nPC9BdXRob3I+PFllYXI+MTk4MTwvWWVhcj48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</w:fldData>
        </w:fldChar>
      </w:r>
      <w:r w:rsidR="00F7694D">
        <w:rPr>
          <w:sz w:val="22"/>
          <w:szCs w:val="22"/>
        </w:rPr>
        <w:instrText xml:space="preserve"> ADDIN EN.CITE.DATA </w:instrText>
      </w:r>
      <w:r w:rsidR="00F7694D">
        <w:rPr>
          <w:sz w:val="22"/>
          <w:szCs w:val="22"/>
        </w:rPr>
      </w:r>
      <w:r w:rsidR="00F7694D">
        <w:rPr>
          <w:sz w:val="22"/>
          <w:szCs w:val="22"/>
        </w:rPr>
        <w:fldChar w:fldCharType="end"/>
      </w:r>
      <w:r w:rsidR="00F06CF5">
        <w:rPr>
          <w:sz w:val="22"/>
          <w:szCs w:val="22"/>
        </w:rPr>
        <w:fldChar w:fldCharType="separate"/>
      </w:r>
      <w:r w:rsidR="002D622C">
        <w:rPr>
          <w:noProof/>
          <w:sz w:val="22"/>
          <w:szCs w:val="22"/>
        </w:rPr>
        <w:t>(Henning, Hertz, &amp; Hinton, 1981; Losada &amp; Mullen, 1995; Nachmias, 1999; Rovamo, Franssila, &amp; Nasanen, 1992; Rovamo, Raninen, &amp; Donner, 1999)</w:t>
      </w:r>
      <w:r w:rsidR="00F06CF5">
        <w:rPr>
          <w:sz w:val="22"/>
          <w:szCs w:val="22"/>
        </w:rPr>
        <w:fldChar w:fldCharType="end"/>
      </w:r>
      <w:r w:rsidR="00362FC2">
        <w:rPr>
          <w:sz w:val="22"/>
          <w:szCs w:val="22"/>
        </w:rPr>
        <w:t>.</w:t>
      </w:r>
      <w:commentRangeEnd w:id="6"/>
      <w:r w:rsidR="008C668E">
        <w:rPr>
          <w:rStyle w:val="CommentReference"/>
        </w:rPr>
        <w:commentReference w:id="6"/>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targets </w:t>
      </w:r>
      <w:r w:rsidR="00F06CF5">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F7694D">
        <w:rPr>
          <w:sz w:val="22"/>
          <w:szCs w:val="22"/>
        </w:rPr>
        <w:instrText xml:space="preserve"> ADDIN EN.CITE </w:instrText>
      </w:r>
      <w:r w:rsidR="00F7694D">
        <w:rPr>
          <w:sz w:val="22"/>
          <w:szCs w:val="22"/>
        </w:rPr>
        <w:fldChar w:fldCharType="begin">
          <w:fldData xml:space="preserve">PEVuZE5vdGU+PENpdGU+PEF1dGhvcj5HZWdlbmZ1cnRuZXI8L0F1dGhvcj48WWVhcj4xOTkyPC9Z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</w:fldData>
        </w:fldChar>
      </w:r>
      <w:r w:rsidR="00F7694D">
        <w:rPr>
          <w:sz w:val="22"/>
          <w:szCs w:val="22"/>
        </w:rPr>
        <w:instrText xml:space="preserve"> ADDIN EN.CITE.DATA </w:instrText>
      </w:r>
      <w:r w:rsidR="00F7694D">
        <w:rPr>
          <w:sz w:val="22"/>
          <w:szCs w:val="22"/>
        </w:rPr>
      </w:r>
      <w:r w:rsidR="00F7694D">
        <w:rPr>
          <w:sz w:val="22"/>
          <w:szCs w:val="22"/>
        </w:rPr>
        <w:fldChar w:fldCharType="end"/>
      </w:r>
      <w:r w:rsidR="00F06CF5">
        <w:rPr>
          <w:sz w:val="22"/>
          <w:szCs w:val="22"/>
        </w:rPr>
        <w:fldChar w:fldCharType="separate"/>
      </w:r>
      <w:r w:rsidR="002D622C">
        <w:rPr>
          <w:noProof/>
          <w:sz w:val="22"/>
          <w:szCs w:val="22"/>
        </w:rPr>
        <w:t>(Gegenfurtner &amp; Kiper, 1992; Giulianini &amp; Eskew, 1998; Monaci, Menegaz, Süsstrunk, &amp; Knoblauch, 2004; Sankeralli &amp; Mullen, 1997)</w:t>
      </w:r>
      <w:r w:rsidR="00F06CF5">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4196F395"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appearance. </w:t>
      </w:r>
      <w:r w:rsidR="006005A9">
        <w:rPr>
          <w:rFonts w:ascii="Times New Roman" w:hAnsi="Times New Roman"/>
          <w:sz w:val="22"/>
          <w:szCs w:val="22"/>
        </w:rPr>
        <w:t xml:space="preserve">The technique developed here probes the constancy of a perceptual representation of a task-relevant variable (here 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 xml:space="preserve">variable (here the reflectance of the background surfaces) elevate thresholds for detecting changes in the task-relevant variable. As with other threshold-based methods for approaching the stability of object appearance (see Introduction), it is not known the extent to which the </w:t>
      </w:r>
      <w:r w:rsidR="006005A9">
        <w:rPr>
          <w:rFonts w:ascii="Times New Roman" w:hAnsi="Times New Roman"/>
          <w:sz w:val="22"/>
          <w:szCs w:val="22"/>
        </w:rPr>
        <w:lastRenderedPageBreak/>
        <w:t xml:space="preserve">results of our technique may be used to predict </w:t>
      </w:r>
      <w:r w:rsidR="00EC6BA0">
        <w:rPr>
          <w:rFonts w:ascii="Times New Roman" w:hAnsi="Times New Roman"/>
          <w:sz w:val="22"/>
          <w:szCs w:val="22"/>
        </w:rPr>
        <w:t xml:space="preserve">the task-relevant stability of object appearance, as judged using subjective methods, across changes in a task-irrelevant scene variabl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41B0184" w:rsidR="00EC6BA0" w:rsidRDefault="00EC6BA0" w:rsidP="005C0EFF">
      <w:pPr>
        <w:pStyle w:val="Default"/>
        <w:spacing w:before="0"/>
        <w:rPr>
          <w:rFonts w:ascii="Times New Roman" w:hAnsi="Times New Roman"/>
          <w:sz w:val="22"/>
          <w:szCs w:val="22"/>
        </w:rPr>
      </w:pPr>
      <w:r w:rsidRPr="00EC6BA0">
        <w:rPr>
          <w:rFonts w:ascii="Times New Roman" w:hAnsi="Times New Roman"/>
          <w:i/>
          <w:iCs/>
          <w:sz w:val="22"/>
          <w:szCs w:val="22"/>
        </w:rPr>
        <w:t>Applications to understanding neural mechanisms</w:t>
      </w:r>
      <w:r>
        <w:rPr>
          <w:rFonts w:ascii="Times New Roman" w:hAnsi="Times New Roman"/>
          <w:sz w:val="22"/>
          <w:szCs w:val="22"/>
        </w:rPr>
        <w:t>.</w:t>
      </w:r>
      <w:r w:rsidR="00666C9F">
        <w:rPr>
          <w:rFonts w:ascii="Times New Roman" w:hAnsi="Times New Roman"/>
          <w:sz w:val="22"/>
          <w:szCs w:val="22"/>
        </w:rPr>
        <w:t xml:space="preserve"> A longstanding goal of vision science is to connect psychophysical performance to its underlying </w:t>
      </w:r>
      <w:r w:rsidR="00DF0903">
        <w:rPr>
          <w:rFonts w:ascii="Times New Roman" w:hAnsi="Times New Roman"/>
          <w:sz w:val="22"/>
          <w:szCs w:val="22"/>
        </w:rPr>
        <w:t xml:space="preserve">neural </w:t>
      </w:r>
      <w:r w:rsidR="00666C9F">
        <w:rPr>
          <w:rFonts w:ascii="Times New Roman" w:hAnsi="Times New Roman"/>
          <w:sz w:val="22"/>
          <w:szCs w:val="22"/>
        </w:rPr>
        <w:t>mechanisms.</w:t>
      </w:r>
      <w:r w:rsidR="005A5A25">
        <w:rPr>
          <w:rFonts w:ascii="Times New Roman" w:hAnsi="Times New Roman"/>
          <w:sz w:val="22"/>
          <w:szCs w:val="22"/>
        </w:rPr>
        <w:t xml:space="preserve"> For probing mechanisms that mediate perceptual constancies, our paradigm has the attractive </w:t>
      </w:r>
      <w:r w:rsidR="00A102BA">
        <w:rPr>
          <w:rFonts w:ascii="Times New Roman" w:hAnsi="Times New Roman"/>
          <w:sz w:val="22"/>
          <w:szCs w:val="22"/>
        </w:rPr>
        <w:t xml:space="preserve">property </w:t>
      </w:r>
      <w:r w:rsidR="005A5A25">
        <w:rPr>
          <w:rFonts w:ascii="Times New Roman" w:hAnsi="Times New Roman"/>
          <w:sz w:val="22"/>
          <w:szCs w:val="22"/>
        </w:rPr>
        <w:t xml:space="preserve">that there is a well-defined correct answer on each trial, so that </w:t>
      </w:r>
      <w:r w:rsidR="001551AA">
        <w:rPr>
          <w:rFonts w:ascii="Times New Roman" w:hAnsi="Times New Roman"/>
          <w:sz w:val="22"/>
          <w:szCs w:val="22"/>
        </w:rPr>
        <w:t xml:space="preserve">performance-contingent rewards can be provided to </w:t>
      </w:r>
      <w:r w:rsidR="005A5A25">
        <w:rPr>
          <w:rFonts w:ascii="Times New Roman" w:hAnsi="Times New Roman"/>
          <w:sz w:val="22"/>
          <w:szCs w:val="22"/>
        </w:rPr>
        <w:t>animal subjects</w:t>
      </w:r>
      <w:r w:rsidR="00A241E1">
        <w:rPr>
          <w:rFonts w:ascii="Times New Roman" w:hAnsi="Times New Roman"/>
          <w:sz w:val="22"/>
          <w:szCs w:val="22"/>
        </w:rPr>
        <w:t xml:space="preserve">. </w:t>
      </w:r>
      <w:r w:rsidR="00390530">
        <w:rPr>
          <w:rFonts w:ascii="Times New Roman" w:hAnsi="Times New Roman"/>
          <w:sz w:val="22"/>
          <w:szCs w:val="22"/>
        </w:rPr>
        <w:t>T</w:t>
      </w:r>
      <w:r w:rsidR="00A241E1">
        <w:rPr>
          <w:rFonts w:ascii="Times New Roman" w:hAnsi="Times New Roman"/>
          <w:sz w:val="22"/>
          <w:szCs w:val="22"/>
        </w:rPr>
        <w:t xml:space="preserve">here are </w:t>
      </w:r>
      <w:r w:rsidR="004A5CD9">
        <w:rPr>
          <w:rFonts w:ascii="Times New Roman" w:hAnsi="Times New Roman"/>
          <w:sz w:val="22"/>
          <w:szCs w:val="22"/>
        </w:rPr>
        <w:t>analytical</w:t>
      </w:r>
      <w:r w:rsidR="001E7F77">
        <w:rPr>
          <w:rFonts w:ascii="Times New Roman" w:hAnsi="Times New Roman"/>
          <w:sz w:val="22"/>
          <w:szCs w:val="22"/>
        </w:rPr>
        <w:t xml:space="preserve"> methods</w:t>
      </w:r>
      <w:r w:rsidR="007E335B">
        <w:rPr>
          <w:rFonts w:ascii="Times New Roman" w:hAnsi="Times New Roman"/>
          <w:sz w:val="22"/>
          <w:szCs w:val="22"/>
        </w:rPr>
        <w:t xml:space="preserve"> </w:t>
      </w:r>
      <w:r w:rsidR="00A241E1">
        <w:rPr>
          <w:rFonts w:ascii="Times New Roman" w:hAnsi="Times New Roman"/>
          <w:sz w:val="22"/>
          <w:szCs w:val="22"/>
        </w:rPr>
        <w:t xml:space="preserve">for </w:t>
      </w:r>
      <w:r w:rsidR="00B66183">
        <w:rPr>
          <w:rFonts w:ascii="Times New Roman" w:hAnsi="Times New Roman"/>
          <w:sz w:val="22"/>
          <w:szCs w:val="22"/>
        </w:rPr>
        <w:t xml:space="preserve">linking </w:t>
      </w:r>
      <w:r w:rsidR="00A241E1">
        <w:rPr>
          <w:rFonts w:ascii="Times New Roman" w:hAnsi="Times New Roman"/>
          <w:sz w:val="22"/>
          <w:szCs w:val="22"/>
        </w:rPr>
        <w:t xml:space="preserve">psychophysical discrimination performance </w:t>
      </w:r>
      <w:r w:rsidR="000D192F">
        <w:rPr>
          <w:rFonts w:ascii="Times New Roman" w:hAnsi="Times New Roman"/>
          <w:sz w:val="22"/>
          <w:szCs w:val="22"/>
        </w:rPr>
        <w:t xml:space="preserve">to </w:t>
      </w:r>
      <w:r w:rsidR="00A241E1">
        <w:rPr>
          <w:rFonts w:ascii="Times New Roman" w:hAnsi="Times New Roman"/>
          <w:sz w:val="22"/>
          <w:szCs w:val="22"/>
        </w:rPr>
        <w:t>the response</w:t>
      </w:r>
      <w:r w:rsidR="00F3374F">
        <w:rPr>
          <w:rFonts w:ascii="Times New Roman" w:hAnsi="Times New Roman"/>
          <w:sz w:val="22"/>
          <w:szCs w:val="22"/>
        </w:rPr>
        <w:t xml:space="preserve"> propertie</w:t>
      </w:r>
      <w:r w:rsidR="00A241E1">
        <w:rPr>
          <w:rFonts w:ascii="Times New Roman" w:hAnsi="Times New Roman"/>
          <w:sz w:val="22"/>
          <w:szCs w:val="22"/>
        </w:rPr>
        <w:t>s of neural populations</w:t>
      </w:r>
      <w:r w:rsidR="00390530">
        <w:rPr>
          <w:rFonts w:ascii="Times New Roman" w:hAnsi="Times New Roman"/>
          <w:sz w:val="22"/>
          <w:szCs w:val="22"/>
        </w:rPr>
        <w:t xml:space="preserve"> that can be applied to studies like those performed here</w:t>
      </w:r>
      <w:r w:rsidR="00A241E1">
        <w:rPr>
          <w:rFonts w:ascii="Times New Roman" w:hAnsi="Times New Roman"/>
          <w:sz w:val="22"/>
          <w:szCs w:val="22"/>
        </w:rPr>
        <w:t xml:space="preserve"> </w:t>
      </w:r>
      <w:commentRangeStart w:id="7"/>
      <w:r w:rsidR="00994F21">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R1cmUgTmV1cm9zY2llbmNlPC9z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</w:fldData>
        </w:fldChar>
      </w:r>
      <w:r w:rsidR="007B3890">
        <w:rPr>
          <w:rFonts w:ascii="Times New Roman" w:hAnsi="Times New Roman"/>
          <w:sz w:val="22"/>
          <w:szCs w:val="22"/>
        </w:rPr>
        <w:instrText xml:space="preserve"> ADDIN EN.CITE </w:instrText>
      </w:r>
      <w:r w:rsidR="007B3890">
        <w:rPr>
          <w:rFonts w:ascii="Times New Roman" w:hAnsi="Times New Roman"/>
          <w:sz w:val="22"/>
          <w:szCs w:val="22"/>
        </w:rPr>
        <w:fldChar w:fldCharType="begin">
          <w:fldData xml:space="preserve">PEVuZE5vdGU+PENpdGU+PEF1dGhvcj5TYWx6bWFuPC9BdXRob3I+PFllYXI+MTk5NDwvWWVhcj48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</w:fldData>
        </w:fldChar>
      </w:r>
      <w:r w:rsidR="007B3890">
        <w:rPr>
          <w:rFonts w:ascii="Times New Roman" w:hAnsi="Times New Roman"/>
          <w:sz w:val="22"/>
          <w:szCs w:val="22"/>
        </w:rPr>
        <w:instrText xml:space="preserve"> ADDIN EN.CITE.DATA </w:instrText>
      </w:r>
      <w:r w:rsidR="007B3890">
        <w:rPr>
          <w:rFonts w:ascii="Times New Roman" w:hAnsi="Times New Roman"/>
          <w:sz w:val="22"/>
          <w:szCs w:val="22"/>
        </w:rPr>
      </w:r>
      <w:r w:rsidR="007B3890">
        <w:rPr>
          <w:rFonts w:ascii="Times New Roman" w:hAnsi="Times New Roman"/>
          <w:sz w:val="22"/>
          <w:szCs w:val="22"/>
        </w:rPr>
        <w:fldChar w:fldCharType="end"/>
      </w:r>
      <w:r w:rsidR="00994F21">
        <w:rPr>
          <w:rFonts w:ascii="Times New Roman" w:hAnsi="Times New Roman"/>
          <w:sz w:val="22"/>
          <w:szCs w:val="22"/>
        </w:rPr>
        <w:fldChar w:fldCharType="separate"/>
      </w:r>
      <w:r w:rsidR="002D622C">
        <w:rPr>
          <w:rFonts w:ascii="Times New Roman" w:hAnsi="Times New Roman"/>
          <w:noProof/>
          <w:sz w:val="22"/>
          <w:szCs w:val="22"/>
        </w:rPr>
        <w:t>(Cohen &amp; Maunsell, 2011; Ruff &amp; Cohen, 2019; Salzman &amp; Newsome, 1994; Shadlen, Britten, Newsome, &amp; Movshon, 1996)</w:t>
      </w:r>
      <w:r w:rsidR="00994F21">
        <w:rPr>
          <w:rFonts w:ascii="Times New Roman" w:hAnsi="Times New Roman"/>
          <w:sz w:val="22"/>
          <w:szCs w:val="22"/>
        </w:rPr>
        <w:fldChar w:fldCharType="end"/>
      </w:r>
      <w:commentRangeEnd w:id="7"/>
      <w:r w:rsidR="00F614A9">
        <w:rPr>
          <w:rStyle w:val="CommentReference"/>
          <w:rFonts w:ascii="Times New Roman" w:hAnsi="Times New Roman" w:cs="Times New Roman"/>
          <w:color w:val="auto"/>
          <w14:textOutline w14:w="0" w14:cap="rnd" w14:cmpd="sng" w14:algn="ctr">
            <w14:noFill/>
            <w14:prstDash w14:val="solid"/>
            <w14:bevel/>
          </w14:textOutline>
        </w:rPr>
        <w:commentReference w:id="7"/>
      </w:r>
      <w:commentRangeStart w:id="8"/>
      <w:commentRangeEnd w:id="8"/>
      <w:r w:rsidR="003E05D2">
        <w:rPr>
          <w:rStyle w:val="CommentReference"/>
          <w:rFonts w:ascii="Times New Roman" w:hAnsi="Times New Roman" w:cs="Times New Roman"/>
          <w:color w:val="auto"/>
          <w14:textOutline w14:w="0" w14:cap="rnd" w14:cmpd="sng" w14:algn="ctr">
            <w14:noFill/>
            <w14:prstDash w14:val="solid"/>
            <w14:bevel/>
          </w14:textOutline>
        </w:rPr>
        <w:commentReference w:id="8"/>
      </w:r>
      <w:r w:rsidR="00DB1A37">
        <w:rPr>
          <w:rFonts w:ascii="Times New Roman" w:hAnsi="Times New Roman"/>
          <w:sz w:val="22"/>
          <w:szCs w:val="22"/>
        </w:rPr>
        <w:t>.</w:t>
      </w:r>
      <w:ins w:id="9" w:author="JohannesBurge" w:date="2021-04-26T11:18:00Z">
        <w:r w:rsidR="00857492">
          <w:rPr>
            <w:rFonts w:ascii="Times New Roman" w:hAnsi="Times New Roman"/>
            <w:sz w:val="22"/>
            <w:szCs w:val="22"/>
          </w:rPr>
          <w:t xml:space="preserve"> </w:t>
        </w:r>
      </w:ins>
      <w:r w:rsidR="006646F8">
        <w:rPr>
          <w:rFonts w:ascii="Times New Roman" w:hAnsi="Times New Roman"/>
          <w:sz w:val="22"/>
          <w:szCs w:val="22"/>
        </w:rPr>
        <w:t>Complementing these measurements with n</w:t>
      </w:r>
      <w:r w:rsidR="005702D7">
        <w:rPr>
          <w:rFonts w:ascii="Times New Roman" w:hAnsi="Times New Roman"/>
          <w:sz w:val="22"/>
          <w:szCs w:val="22"/>
        </w:rPr>
        <w:t xml:space="preserve">ormative </w:t>
      </w:r>
      <w:r w:rsidR="00A70E9A">
        <w:rPr>
          <w:rFonts w:ascii="Times New Roman" w:hAnsi="Times New Roman"/>
          <w:sz w:val="22"/>
          <w:szCs w:val="22"/>
        </w:rPr>
        <w:t>analyses</w:t>
      </w:r>
      <w:r w:rsidR="008D4BC3">
        <w:rPr>
          <w:rFonts w:ascii="Times New Roman" w:hAnsi="Times New Roman"/>
          <w:sz w:val="22"/>
          <w:szCs w:val="22"/>
        </w:rPr>
        <w:t xml:space="preserve"> </w:t>
      </w:r>
      <w:r w:rsidR="006A22C9">
        <w:rPr>
          <w:rFonts w:ascii="Times New Roman" w:hAnsi="Times New Roman"/>
          <w:sz w:val="22"/>
          <w:szCs w:val="22"/>
        </w:rPr>
        <w:t xml:space="preserve">that </w:t>
      </w:r>
      <w:r w:rsidR="00B81293">
        <w:rPr>
          <w:rFonts w:ascii="Times New Roman" w:hAnsi="Times New Roman"/>
          <w:sz w:val="22"/>
          <w:szCs w:val="22"/>
        </w:rPr>
        <w:t>leverag</w:t>
      </w:r>
      <w:r w:rsidR="006A22C9">
        <w:rPr>
          <w:rFonts w:ascii="Times New Roman" w:hAnsi="Times New Roman"/>
          <w:sz w:val="22"/>
          <w:szCs w:val="22"/>
        </w:rPr>
        <w:t xml:space="preserve">e </w:t>
      </w:r>
      <w:r w:rsidR="00E6079C">
        <w:rPr>
          <w:rFonts w:ascii="Times New Roman" w:hAnsi="Times New Roman"/>
          <w:sz w:val="22"/>
          <w:szCs w:val="22"/>
        </w:rPr>
        <w:t xml:space="preserve">receptive fields that encode the </w:t>
      </w:r>
      <w:r w:rsidR="00482926">
        <w:rPr>
          <w:rFonts w:ascii="Times New Roman" w:hAnsi="Times New Roman"/>
          <w:sz w:val="22"/>
          <w:szCs w:val="22"/>
        </w:rPr>
        <w:t>optimal stimulus features for specific tasks</w:t>
      </w:r>
      <w:r w:rsidR="00E6079C">
        <w:rPr>
          <w:rFonts w:ascii="Times New Roman" w:hAnsi="Times New Roman"/>
          <w:sz w:val="22"/>
          <w:szCs w:val="22"/>
        </w:rPr>
        <w:t xml:space="preserve"> and </w:t>
      </w:r>
      <w:r w:rsidR="001551AA">
        <w:rPr>
          <w:rFonts w:ascii="Times New Roman" w:hAnsi="Times New Roman"/>
          <w:sz w:val="22"/>
          <w:szCs w:val="22"/>
        </w:rPr>
        <w:t>that</w:t>
      </w:r>
      <w:r w:rsidR="00E6079C">
        <w:rPr>
          <w:rFonts w:ascii="Times New Roman" w:hAnsi="Times New Roman"/>
          <w:sz w:val="22"/>
          <w:szCs w:val="22"/>
        </w:rPr>
        <w:t xml:space="preserve"> optimally decode the</w:t>
      </w:r>
      <w:r w:rsidR="001551AA">
        <w:rPr>
          <w:rFonts w:ascii="Times New Roman" w:hAnsi="Times New Roman"/>
          <w:sz w:val="22"/>
          <w:szCs w:val="22"/>
        </w:rPr>
        <w:t xml:space="preserve"> responses of the</w:t>
      </w:r>
      <w:r w:rsidR="00A70E9A">
        <w:rPr>
          <w:rFonts w:ascii="Times New Roman" w:hAnsi="Times New Roman"/>
          <w:sz w:val="22"/>
          <w:szCs w:val="22"/>
        </w:rPr>
        <w:t>se</w:t>
      </w:r>
      <w:r w:rsidR="001551AA">
        <w:rPr>
          <w:rFonts w:ascii="Times New Roman" w:hAnsi="Times New Roman"/>
          <w:sz w:val="22"/>
          <w:szCs w:val="22"/>
        </w:rPr>
        <w:t xml:space="preserve"> receptive fields</w:t>
      </w:r>
      <w:r w:rsidR="00857492">
        <w:rPr>
          <w:rFonts w:ascii="Times New Roman" w:hAnsi="Times New Roman"/>
          <w:sz w:val="22"/>
          <w:szCs w:val="22"/>
        </w:rPr>
        <w:t xml:space="preserve"> </w:t>
      </w:r>
      <w:r w:rsidR="00A70E9A">
        <w:rPr>
          <w:rFonts w:ascii="Times New Roman" w:hAnsi="Times New Roman"/>
          <w:sz w:val="22"/>
          <w:szCs w:val="22"/>
        </w:rPr>
        <w:t xml:space="preserve">into estimates (or forced-choice responses) </w:t>
      </w:r>
      <w:r w:rsidR="005702D7">
        <w:rPr>
          <w:rFonts w:ascii="Times New Roman" w:hAnsi="Times New Roman"/>
          <w:sz w:val="22"/>
          <w:szCs w:val="22"/>
        </w:rPr>
        <w:t xml:space="preserve">will help </w:t>
      </w:r>
      <w:r w:rsidR="00A70E9A">
        <w:rPr>
          <w:rFonts w:ascii="Times New Roman" w:hAnsi="Times New Roman"/>
          <w:sz w:val="22"/>
          <w:szCs w:val="22"/>
        </w:rPr>
        <w:t xml:space="preserve">enrich our </w:t>
      </w:r>
      <w:r w:rsidR="00835F5B">
        <w:rPr>
          <w:rFonts w:ascii="Times New Roman" w:hAnsi="Times New Roman"/>
          <w:sz w:val="22"/>
          <w:szCs w:val="22"/>
        </w:rPr>
        <w:t xml:space="preserve">understanding of the links </w:t>
      </w:r>
      <w:r w:rsidR="00DF4034">
        <w:rPr>
          <w:rFonts w:ascii="Times New Roman" w:hAnsi="Times New Roman"/>
          <w:sz w:val="22"/>
          <w:szCs w:val="22"/>
        </w:rPr>
        <w:t xml:space="preserve">between sensory-perceptual processing, neural computation, and psychophysical performance </w:t>
      </w:r>
      <w:r w:rsidR="0026182F">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pvdXJuYWwgb2Yg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</w:fldData>
        </w:fldChar>
      </w:r>
      <w:r w:rsidR="00F7694D">
        <w:rPr>
          <w:rFonts w:ascii="Times New Roman" w:hAnsi="Times New Roman"/>
          <w:sz w:val="22"/>
          <w:szCs w:val="22"/>
        </w:rPr>
        <w:instrText xml:space="preserve"> ADDIN EN.CITE </w:instrText>
      </w:r>
      <w:r w:rsidR="00F7694D">
        <w:rPr>
          <w:rFonts w:ascii="Times New Roman" w:hAnsi="Times New Roman"/>
          <w:sz w:val="22"/>
          <w:szCs w:val="22"/>
        </w:rPr>
        <w:fldChar w:fldCharType="begin">
          <w:fldData xml:space="preserve">PEVuZE5vdGU+PENpdGU+PEF1dGhvcj5HZWlzbGVyPC9BdXRob3I+PFllYXI+MjAwOTwvWWVhcj48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</w:fldData>
        </w:fldChar>
      </w:r>
      <w:r w:rsidR="00F7694D">
        <w:rPr>
          <w:rFonts w:ascii="Times New Roman" w:hAnsi="Times New Roman"/>
          <w:sz w:val="22"/>
          <w:szCs w:val="22"/>
        </w:rPr>
        <w:instrText xml:space="preserve"> ADDIN EN.CITE.DATA </w:instrText>
      </w:r>
      <w:r w:rsidR="00F7694D">
        <w:rPr>
          <w:rFonts w:ascii="Times New Roman" w:hAnsi="Times New Roman"/>
          <w:sz w:val="22"/>
          <w:szCs w:val="22"/>
        </w:rPr>
      </w:r>
      <w:r w:rsidR="00F7694D">
        <w:rPr>
          <w:rFonts w:ascii="Times New Roman" w:hAnsi="Times New Roman"/>
          <w:sz w:val="22"/>
          <w:szCs w:val="22"/>
        </w:rPr>
        <w:fldChar w:fldCharType="end"/>
      </w:r>
      <w:r w:rsidR="0026182F">
        <w:rPr>
          <w:rFonts w:ascii="Times New Roman" w:hAnsi="Times New Roman"/>
          <w:sz w:val="22"/>
          <w:szCs w:val="22"/>
        </w:rPr>
        <w:fldChar w:fldCharType="separate"/>
      </w:r>
      <w:r w:rsidR="0026182F">
        <w:rPr>
          <w:rFonts w:ascii="Times New Roman" w:hAnsi="Times New Roman"/>
          <w:noProof/>
          <w:sz w:val="22"/>
          <w:szCs w:val="22"/>
        </w:rPr>
        <w:t>(Burge, 2020; Burge &amp; Jaini, 2017; Geisler, Najemnik, &amp; Ing, 2009; Jaini &amp; Burge, 2017)</w:t>
      </w:r>
      <w:r w:rsidR="0026182F">
        <w:rPr>
          <w:rFonts w:ascii="Times New Roman" w:hAnsi="Times New Roman"/>
          <w:sz w:val="22"/>
          <w:szCs w:val="22"/>
        </w:rPr>
        <w:fldChar w:fldCharType="end"/>
      </w:r>
      <w:r w:rsidR="00857492">
        <w:rPr>
          <w:rFonts w:ascii="Times New Roman" w:hAnsi="Times New Roman"/>
          <w:sz w:val="22"/>
          <w:szCs w:val="22"/>
        </w:rPr>
        <w:t>.</w:t>
      </w:r>
      <w:r w:rsidR="00D22CB1">
        <w:rPr>
          <w:rFonts w:ascii="Times New Roman" w:hAnsi="Times New Roman"/>
          <w:sz w:val="22"/>
          <w:szCs w:val="22"/>
        </w:rPr>
        <w:t xml:space="preserve"> </w:t>
      </w:r>
      <w:r w:rsidR="001939F2">
        <w:rPr>
          <w:rFonts w:ascii="Times New Roman" w:hAnsi="Times New Roman"/>
          <w:sz w:val="22"/>
          <w:szCs w:val="22"/>
        </w:rPr>
        <w:t>There have already been some successes of this approach in the domains of blur, binocular disparity, and speed estimation</w:t>
      </w:r>
      <w:r w:rsidR="000F5152">
        <w:rPr>
          <w:rFonts w:ascii="Times New Roman" w:hAnsi="Times New Roman"/>
          <w:sz w:val="22"/>
          <w:szCs w:val="22"/>
        </w:rPr>
        <w:t xml:space="preserve"> in naturalistic images</w:t>
      </w:r>
      <w:r w:rsidR="001939F2">
        <w:rPr>
          <w:rFonts w:ascii="Times New Roman" w:hAnsi="Times New Roman"/>
          <w:sz w:val="22"/>
          <w:szCs w:val="22"/>
        </w:rPr>
        <w:t xml:space="preserve"> </w:t>
      </w:r>
      <w:r w:rsidR="0058137D">
        <w:rPr>
          <w:rFonts w:ascii="Times New Roman" w:hAnsi="Times New Roman"/>
          <w:sz w:val="22"/>
          <w:szCs w:val="22"/>
        </w:rPr>
        <w:fldChar w:fldCharType="begin">
          <w:fldData xml:space="preserve">PEVuZE5vdGU+PENpdGU+PEF1dGhvcj5CdXJnZTwvQXV0aG9yPjxZZWFyPjIwMTE8L1llYXI+PFJl
Y051bT4yNjEwPC9SZWNOdW0+PERpc3BsYXlUZXh0PihCdXJnZSAmYW1wOyBHZWlzbGVyLCAyMDEx
LCAyMDE0LCAyMDE1OyBDaGluICZhbXA7IEJ1cmdlLCAyMDIwKTwvRGlzcGxheVRleHQ+PHJlY29y
ZD48cmVjLW51bWJlcj4yNjEwPC9yZWMtbnVtYmVyPjxmb3JlaWduLWtleXM+PGtleSBhcHA9IkVO
IiBkYi1pZD0iNTkyZHB0MmY1OTB4MG1lenRlMzVmNWZ3ZWYwcnRwMnhzZnJ6IiB0aW1lc3RhbXA9
IjE2MjAxNzk2MjciPjI2MTA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NlZWRpbmdzIG9mIHRoZSBOYXRpb25hbCBBY2Fk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</w:fldData>
        </w:fldChar>
      </w:r>
      <w:r w:rsidR="0077251A">
        <w:rPr>
          <w:rFonts w:ascii="Times New Roman" w:hAnsi="Times New Roman"/>
          <w:sz w:val="22"/>
          <w:szCs w:val="22"/>
        </w:rPr>
        <w:instrText xml:space="preserve"> ADDIN EN.CITE </w:instrText>
      </w:r>
      <w:r w:rsidR="0077251A">
        <w:rPr>
          <w:rFonts w:ascii="Times New Roman" w:hAnsi="Times New Roman"/>
          <w:sz w:val="22"/>
          <w:szCs w:val="22"/>
        </w:rPr>
        <w:fldChar w:fldCharType="begin">
          <w:fldData xml:space="preserve">PEVuZE5vdGU+PENpdGU+PEF1dGhvcj5CdXJnZTwvQXV0aG9yPjxZZWFyPjIwMTE8L1llYXI+PFJl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</w:fldData>
        </w:fldChar>
      </w:r>
      <w:r w:rsidR="0077251A">
        <w:rPr>
          <w:rFonts w:ascii="Times New Roman" w:hAnsi="Times New Roman"/>
          <w:sz w:val="22"/>
          <w:szCs w:val="22"/>
        </w:rPr>
        <w:instrText xml:space="preserve"> ADDIN EN.CITE.DATA </w:instrText>
      </w:r>
      <w:r w:rsidR="0077251A">
        <w:rPr>
          <w:rFonts w:ascii="Times New Roman" w:hAnsi="Times New Roman"/>
          <w:sz w:val="22"/>
          <w:szCs w:val="22"/>
        </w:rPr>
      </w:r>
      <w:r w:rsidR="0077251A">
        <w:rPr>
          <w:rFonts w:ascii="Times New Roman" w:hAnsi="Times New Roman"/>
          <w:sz w:val="22"/>
          <w:szCs w:val="22"/>
        </w:rPr>
        <w:fldChar w:fldCharType="end"/>
      </w:r>
      <w:r w:rsidR="0058137D">
        <w:rPr>
          <w:rFonts w:ascii="Times New Roman" w:hAnsi="Times New Roman"/>
          <w:sz w:val="22"/>
          <w:szCs w:val="22"/>
        </w:rPr>
        <w:fldChar w:fldCharType="separate"/>
      </w:r>
      <w:r w:rsidR="0058137D">
        <w:rPr>
          <w:rFonts w:ascii="Times New Roman" w:hAnsi="Times New Roman"/>
          <w:noProof/>
          <w:sz w:val="22"/>
          <w:szCs w:val="22"/>
        </w:rPr>
        <w:t>(Burge &amp; Geisler, 2011, 2014, 2015; Chin &amp; Burge, 2020)</w:t>
      </w:r>
      <w:r w:rsidR="0058137D">
        <w:rPr>
          <w:rFonts w:ascii="Times New Roman" w:hAnsi="Times New Roman"/>
          <w:sz w:val="22"/>
          <w:szCs w:val="22"/>
        </w:rPr>
        <w:fldChar w:fldCharType="end"/>
      </w:r>
      <w:r w:rsidR="001939F2">
        <w:rPr>
          <w:rFonts w:ascii="Times New Roman" w:hAnsi="Times New Roman"/>
          <w:sz w:val="22"/>
          <w:szCs w:val="22"/>
        </w:rPr>
        <w:t xml:space="preserve">. </w:t>
      </w:r>
      <w:r w:rsidR="00B057B2">
        <w:rPr>
          <w:rFonts w:ascii="Times New Roman" w:hAnsi="Times New Roman"/>
          <w:sz w:val="22"/>
          <w:szCs w:val="22"/>
        </w:rPr>
        <w:t>W</w:t>
      </w:r>
      <w:r w:rsidR="00A241E1">
        <w:rPr>
          <w:rFonts w:ascii="Times New Roman" w:hAnsi="Times New Roman"/>
          <w:sz w:val="22"/>
          <w:szCs w:val="22"/>
        </w:rPr>
        <w:t xml:space="preserve">e are excited about the potential of our paradigm to be adopted to provide rigorous </w:t>
      </w:r>
      <w:r w:rsidR="00864576">
        <w:rPr>
          <w:rFonts w:ascii="Times New Roman" w:hAnsi="Times New Roman"/>
          <w:sz w:val="22"/>
          <w:szCs w:val="22"/>
        </w:rPr>
        <w:t xml:space="preserve">quantitative insights </w:t>
      </w:r>
      <w:r w:rsidR="000D0DC3">
        <w:rPr>
          <w:rFonts w:ascii="Times New Roman" w:hAnsi="Times New Roman"/>
          <w:sz w:val="22"/>
          <w:szCs w:val="22"/>
        </w:rPr>
        <w:t xml:space="preserve">about the sensory-perceptual processing and </w:t>
      </w:r>
      <w:r w:rsidR="00864576">
        <w:rPr>
          <w:rFonts w:ascii="Times New Roman" w:hAnsi="Times New Roman"/>
          <w:sz w:val="22"/>
          <w:szCs w:val="22"/>
        </w:rPr>
        <w:t xml:space="preserve">the neural </w:t>
      </w:r>
      <w:r w:rsidR="000D0DC3">
        <w:rPr>
          <w:rFonts w:ascii="Times New Roman" w:hAnsi="Times New Roman"/>
          <w:sz w:val="22"/>
          <w:szCs w:val="22"/>
        </w:rPr>
        <w:t xml:space="preserve">computations </w:t>
      </w:r>
      <w:r w:rsidR="00864576">
        <w:rPr>
          <w:rFonts w:ascii="Times New Roman" w:hAnsi="Times New Roman"/>
          <w:sz w:val="22"/>
          <w:szCs w:val="22"/>
        </w:rPr>
        <w:t xml:space="preserve">underlying </w:t>
      </w:r>
      <w:r w:rsidR="00032A5C">
        <w:rPr>
          <w:rFonts w:ascii="Times New Roman" w:hAnsi="Times New Roman"/>
          <w:sz w:val="22"/>
          <w:szCs w:val="22"/>
        </w:rPr>
        <w:t xml:space="preserve">color </w:t>
      </w:r>
      <w:proofErr w:type="gramStart"/>
      <w:r w:rsidR="00864576">
        <w:rPr>
          <w:rFonts w:ascii="Times New Roman" w:hAnsi="Times New Roman"/>
          <w:sz w:val="22"/>
          <w:szCs w:val="22"/>
        </w:rPr>
        <w:t>constancy</w:t>
      </w:r>
      <w:r w:rsidR="00A419F7">
        <w:rPr>
          <w:rFonts w:ascii="Times New Roman" w:hAnsi="Times New Roman"/>
          <w:sz w:val="22"/>
          <w:szCs w:val="22"/>
        </w:rPr>
        <w:t xml:space="preserve"> in particular, and</w:t>
      </w:r>
      <w:proofErr w:type="gramEnd"/>
      <w:r w:rsidR="00A419F7">
        <w:rPr>
          <w:rFonts w:ascii="Times New Roman" w:hAnsi="Times New Roman"/>
          <w:sz w:val="22"/>
          <w:szCs w:val="22"/>
        </w:rPr>
        <w:t xml:space="preserve"> perceptual constancy more generally</w:t>
      </w:r>
      <w:r w:rsidR="00864576">
        <w:rPr>
          <w:rFonts w:ascii="Times New Roman" w:hAnsi="Times New Roman"/>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60F2EA38"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CB4A8C">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b3VybmFsIG9mIFZp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b3VybmFsIG9m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</w:fldData>
        </w:fldChar>
      </w:r>
      <w:r w:rsidR="007B3890">
        <w:rPr>
          <w:rFonts w:ascii="Times New Roman" w:hAnsi="Times New Roman"/>
          <w:sz w:val="22"/>
          <w:szCs w:val="22"/>
        </w:rPr>
        <w:instrText xml:space="preserve"> ADDIN EN.CITE </w:instrText>
      </w:r>
      <w:r w:rsidR="007B3890">
        <w:rPr>
          <w:rFonts w:ascii="Times New Roman" w:hAnsi="Times New Roman"/>
          <w:sz w:val="22"/>
          <w:szCs w:val="22"/>
        </w:rPr>
        <w:fldChar w:fldCharType="begin">
          <w:fldData xml:space="preserve">PEVuZE5vdGU+PENpdGU+PEF1dGhvcj5TaW5naDwvQXV0aG9yPjxZZWFyPjIwMTg8L1llYXI+PFJl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</w:fldData>
        </w:fldChar>
      </w:r>
      <w:r w:rsidR="007B3890">
        <w:rPr>
          <w:rFonts w:ascii="Times New Roman" w:hAnsi="Times New Roman"/>
          <w:sz w:val="22"/>
          <w:szCs w:val="22"/>
        </w:rPr>
        <w:instrText xml:space="preserve"> ADDIN EN.CITE.DATA </w:instrText>
      </w:r>
      <w:r w:rsidR="007B3890">
        <w:rPr>
          <w:rFonts w:ascii="Times New Roman" w:hAnsi="Times New Roman"/>
          <w:sz w:val="22"/>
          <w:szCs w:val="22"/>
        </w:rPr>
      </w:r>
      <w:r w:rsidR="007B3890">
        <w:rPr>
          <w:rFonts w:ascii="Times New Roman" w:hAnsi="Times New Roman"/>
          <w:sz w:val="22"/>
          <w:szCs w:val="22"/>
        </w:rPr>
        <w:fldChar w:fldCharType="end"/>
      </w:r>
      <w:r w:rsidR="00CB4A8C">
        <w:rPr>
          <w:rFonts w:ascii="Times New Roman" w:hAnsi="Times New Roman"/>
          <w:sz w:val="22"/>
          <w:szCs w:val="22"/>
        </w:rPr>
        <w:fldChar w:fldCharType="separate"/>
      </w:r>
      <w:r w:rsidR="003819FC">
        <w:rPr>
          <w:rFonts w:ascii="Times New Roman" w:hAnsi="Times New Roman"/>
          <w:noProof/>
          <w:sz w:val="22"/>
          <w:szCs w:val="22"/>
        </w:rPr>
        <w:t>(see also Brainard &amp; Freeman, 1997; Singh et al., 2018; Zhang &amp; Brainard, 2004)</w:t>
      </w:r>
      <w:r w:rsidR="00CB4A8C">
        <w:rPr>
          <w:rFonts w:ascii="Times New Roman" w:hAnsi="Times New Roman"/>
          <w:sz w:val="22"/>
          <w:szCs w:val="22"/>
        </w:rPr>
        <w:fldChar w:fldCharType="end"/>
      </w:r>
      <w:r w:rsidR="00F64952">
        <w:rPr>
          <w:rFonts w:ascii="Times New Roman" w:hAnsi="Times New Roman"/>
          <w:sz w:val="22"/>
          <w:szCs w:val="22"/>
        </w:rPr>
        <w:t xml:space="preserve">. This model is based on measurements of surface reflectance functions of the Munsell papers </w:t>
      </w:r>
      <w:r w:rsidR="00CB4A8C">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Kelly&lt;/Author&gt;&lt;Year&gt;1943&lt;/Year&gt;&lt;RecNum&gt;394&lt;/RecNum&gt;&lt;DisplayText&gt;(Kelly et al., 1943)&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Kelly et al., 1943)</w:t>
      </w:r>
      <w:r w:rsidR="00CB4A8C">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CB4A8C">
        <w:rPr>
          <w:rFonts w:ascii="Times New Roman" w:hAnsi="Times New Roman"/>
          <w:sz w:val="22"/>
          <w:szCs w:val="22"/>
        </w:rPr>
        <w:fldChar w:fldCharType="begin"/>
      </w:r>
      <w:r w:rsidR="00F7694D">
        <w:rPr>
          <w:rFonts w:ascii="Times New Roman" w:hAnsi="Times New Roman"/>
          <w:sz w:val="22"/>
          <w:szCs w:val="22"/>
        </w:rPr>
        <w:instrText xml:space="preserve"> ADDIN EN.CITE &lt;EndNote&gt;&lt;Cite ExcludeAuth="1"&gt;&lt;Author&gt;Vrhel&lt;/Author&gt;&lt;Year&gt;1994&lt;/Year&gt;&lt;RecNum&gt;805&lt;/RecNum&gt;&lt;DisplayText&gt;(1994)&lt;/DisplayText&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CB4A8C">
        <w:rPr>
          <w:rFonts w:ascii="Times New Roman" w:hAnsi="Times New Roman"/>
          <w:sz w:val="22"/>
          <w:szCs w:val="22"/>
        </w:rPr>
        <w:fldChar w:fldCharType="separate"/>
      </w:r>
      <w:r w:rsidR="00CB4A8C">
        <w:rPr>
          <w:rFonts w:ascii="Times New Roman" w:hAnsi="Times New Roman"/>
          <w:noProof/>
          <w:sz w:val="22"/>
          <w:szCs w:val="22"/>
        </w:rPr>
        <w:t>(1994)</w:t>
      </w:r>
      <w:r w:rsidR="00CB4A8C">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our choice of surface reflectance model. If the model overestimates the variation in natural surfaces, the effect of external noise for such variation is less than we estimated. Conversely, if the model underestimates the variation in natural surfaces. We discuss elsewhere other approaches to modeling naturally occurring surface variations, and present limitations on those methods </w:t>
      </w:r>
      <w:r w:rsidR="00CB4A8C">
        <w:rPr>
          <w:rFonts w:ascii="Times New Roman" w:hAnsi="Times New Roman"/>
          <w:sz w:val="22"/>
          <w:szCs w:val="22"/>
        </w:rPr>
        <w:fldChar w:fldCharType="begin"/>
      </w:r>
      <w:r w:rsidR="00F7694D">
        <w:rPr>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CB4A8C">
        <w:rPr>
          <w:rFonts w:ascii="Times New Roman" w:hAnsi="Times New Roman"/>
          <w:sz w:val="22"/>
          <w:szCs w:val="22"/>
        </w:rPr>
        <w:fldChar w:fldCharType="separate"/>
      </w:r>
      <w:r w:rsidR="002D622C">
        <w:rPr>
          <w:rFonts w:ascii="Times New Roman" w:hAnsi="Times New Roman"/>
          <w:noProof/>
          <w:sz w:val="22"/>
          <w:szCs w:val="22"/>
        </w:rPr>
        <w:t>(Singh et al., 2018)</w:t>
      </w:r>
      <w:r w:rsidR="00CB4A8C">
        <w:rPr>
          <w:rFonts w:ascii="Times New Roman" w:hAnsi="Times New Roman"/>
          <w:sz w:val="22"/>
          <w:szCs w:val="22"/>
        </w:rPr>
        <w:fldChar w:fldCharType="end"/>
      </w:r>
      <w:r w:rsidR="00356387">
        <w:rPr>
          <w:rFonts w:ascii="Times New Roman" w:hAnsi="Times New Roman"/>
          <w:sz w:val="22"/>
          <w:szCs w:val="22"/>
        </w:rPr>
        <w:t>. Future refinement of surface reflectance models could be used in conjunction with the linear receptive field model we report her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60620B73" w:rsidR="00F9135E" w:rsidRDefault="00F9135E" w:rsidP="00F9135E">
      <w:pPr>
        <w:pStyle w:val="Default"/>
        <w:spacing w:before="0"/>
        <w:rPr>
          <w:rFonts w:ascii="Times New Roman" w:hAnsi="Times New Roman"/>
          <w:b/>
          <w:bCs/>
          <w:sz w:val="22"/>
          <w:szCs w:val="22"/>
        </w:rPr>
      </w:pPr>
      <w:r>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77777777" w:rsidR="00151AF7" w:rsidRDefault="00F9135E" w:rsidP="00F9135E">
      <w:pPr>
        <w:pStyle w:val="Default"/>
        <w:spacing w:before="0" w:after="270"/>
        <w:rPr>
          <w:rFonts w:ascii="Times New Roman" w:hAnsi="Times New Roman"/>
          <w:sz w:val="22"/>
          <w:szCs w:val="22"/>
        </w:rPr>
      </w:pPr>
      <w:r>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12"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7777777" w:rsidR="00151AF7" w:rsidRDefault="00F9135E" w:rsidP="00F9135E">
      <w:pPr>
        <w:pStyle w:val="Default"/>
        <w:spacing w:before="0" w:after="270"/>
        <w:rPr>
          <w:rFonts w:ascii="Times New Roman" w:hAnsi="Times New Roman"/>
          <w:sz w:val="22"/>
          <w:szCs w:val="22"/>
        </w:rPr>
      </w:pPr>
      <w:proofErr w:type="spellStart"/>
      <w:r>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3"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4"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77777777" w:rsidR="00151AF7" w:rsidRDefault="00F9135E"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Monitor Calibration</w:t>
      </w:r>
    </w:p>
    <w:p w14:paraId="1F551C9D" w14:textId="380ED609"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w:t>
      </w:r>
      <w:r>
        <w:rPr>
          <w:rFonts w:ascii="Times New Roman" w:hAnsi="Times New Roman"/>
          <w:sz w:val="22"/>
          <w:szCs w:val="22"/>
        </w:rPr>
        <w:lastRenderedPageBreak/>
        <w:t>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F06CF5">
        <w:rPr>
          <w:rFonts w:ascii="Times New Roman" w:hAnsi="Times New Roman" w:cs="Times New Roman"/>
          <w:sz w:val="22"/>
          <w:szCs w:val="22"/>
        </w:rPr>
        <w:fldChar w:fldCharType="begin"/>
      </w:r>
      <w:r w:rsidR="00F7694D">
        <w:rPr>
          <w:rFonts w:ascii="Times New Roman" w:hAnsi="Times New Roman" w:cs="Times New Roman"/>
          <w:sz w:val="22"/>
          <w:szCs w:val="22"/>
        </w:rPr>
        <w:instrText xml:space="preserve"> ADDIN EN.CITE &lt;EndNote&gt;&lt;Cite&gt;&lt;Author&gt;Brainard&lt;/Author&gt;&lt;Year&gt;2002&lt;/Year&gt;&lt;RecNum&gt;2523&lt;/RecNum&gt;&lt;IDText&gt;Brainard2002Displaycharacterization&lt;/IDText&gt;&lt;DisplayText&gt;(Brainard, Pelli, &amp;amp; Robson, 2002)&lt;/DisplayText&gt;&lt;record&gt;&lt;rec-number&gt;2523&lt;/rec-number&gt;&lt;foreign-keys&gt;&lt;key app="EN" db-id="592dpt2f590x0mezte35f5fwef0rtp2xsfrz" timestamp="1617970931"&gt;2523&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F06CF5">
        <w:rPr>
          <w:rFonts w:ascii="Times New Roman" w:hAnsi="Times New Roman" w:cs="Times New Roman"/>
          <w:sz w:val="22"/>
          <w:szCs w:val="22"/>
        </w:rPr>
        <w:fldChar w:fldCharType="separate"/>
      </w:r>
      <w:r w:rsidR="00F06CF5">
        <w:rPr>
          <w:rFonts w:ascii="Times New Roman" w:hAnsi="Times New Roman" w:cs="Times New Roman"/>
          <w:noProof/>
          <w:sz w:val="22"/>
          <w:szCs w:val="22"/>
        </w:rPr>
        <w:t>(Brainard, Pelli, &amp; Robson, 2002)</w:t>
      </w:r>
      <w:r w:rsidR="00F06CF5">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7225304"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Recruitment</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and</w:t>
      </w:r>
      <w:proofErr w:type="spellEnd"/>
      <w:r>
        <w:rPr>
          <w:rStyle w:val="None"/>
          <w:rFonts w:ascii="Times New Roman" w:hAnsi="Times New Roman"/>
          <w:b/>
          <w:bCs/>
          <w:sz w:val="22"/>
          <w:szCs w:val="22"/>
          <w:shd w:val="clear" w:color="auto" w:fill="FFFFFF"/>
          <w:lang w:val="de-DE"/>
        </w:rPr>
        <w:t xml:space="preserve"> </w:t>
      </w:r>
      <w:proofErr w:type="spellStart"/>
      <w:r>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26289EF5" w:rsidR="00F9135E" w:rsidRDefault="006125FA"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F06CF5">
        <w:rPr>
          <w:rFonts w:ascii="Times New Roman" w:hAnsi="Times New Roman"/>
          <w:sz w:val="22"/>
          <w:szCs w:val="22"/>
        </w:rPr>
        <w:fldChar w:fldCharType="begin"/>
      </w:r>
      <w:r w:rsidR="007B3890">
        <w:rPr>
          <w:rFonts w:ascii="Times New Roman" w:hAnsi="Times New Roman"/>
          <w:sz w:val="22"/>
          <w:szCs w:val="22"/>
        </w:rPr>
        <w:instrText xml:space="preserve"> ADDIN EN.CITE &lt;EndNote&gt;&lt;Cite&gt;&lt;Author&gt;Ishihara&lt;/Author&gt;&lt;Year&gt;1977&lt;/Year&gt;&lt;RecNum&gt;2497&lt;/RecNum&gt;&lt;DisplayText&gt;(Ishihara, 1977)&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F06CF5">
        <w:rPr>
          <w:rFonts w:ascii="Times New Roman" w:hAnsi="Times New Roman"/>
          <w:sz w:val="22"/>
          <w:szCs w:val="22"/>
        </w:rPr>
        <w:fldChar w:fldCharType="separate"/>
      </w:r>
      <w:r w:rsidR="00A744C8">
        <w:rPr>
          <w:rFonts w:ascii="Times New Roman" w:hAnsi="Times New Roman"/>
          <w:noProof/>
          <w:sz w:val="22"/>
          <w:szCs w:val="22"/>
        </w:rPr>
        <w:t>(Ishihara, 1977)</w:t>
      </w:r>
      <w:r w:rsidR="00F06CF5">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77777777" w:rsidR="00151AF7" w:rsidRDefault="00F9135E"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7777777" w:rsidR="00151AF7"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4F2175B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lastRenderedPageBreak/>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r w:rsidR="00DD0197">
        <w:rPr>
          <w:rFonts w:ascii="Times New Roman" w:hAnsi="Times New Roman"/>
          <w:sz w:val="22"/>
          <w:szCs w:val="22"/>
          <w:lang w:val="pt-PT"/>
        </w:rPr>
        <w:t>observers</w:t>
      </w:r>
      <w:r w:rsidR="00DD0197">
        <w:rPr>
          <w:rFonts w:ascii="Times New Roman" w:hAnsi="Times New Roman"/>
          <w:sz w:val="22"/>
          <w:szCs w:val="22"/>
        </w:rPr>
        <w:t xml:space="preserve"> were dark adapted (by sitting in the dark room for approximately 5 minutes). Once ready,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familiarization acquisition. After the familiarization acquisition, the </w:t>
      </w:r>
      <w:r w:rsidR="00DD0197">
        <w:rPr>
          <w:rFonts w:ascii="Times New Roman" w:hAnsi="Times New Roman"/>
          <w:sz w:val="22"/>
          <w:szCs w:val="22"/>
          <w:lang w:val="pt-PT"/>
        </w:rPr>
        <w:t>observers</w:t>
      </w:r>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7777777" w:rsidR="00151AF7" w:rsidRDefault="00F9135E" w:rsidP="00F9135E">
      <w:pPr>
        <w:pStyle w:val="Default"/>
        <w:spacing w:before="0"/>
        <w:rPr>
          <w:rStyle w:val="None"/>
          <w:rFonts w:ascii="Times New Roman" w:hAnsi="Times New Roman"/>
          <w:sz w:val="22"/>
          <w:szCs w:val="22"/>
          <w:shd w:val="clear" w:color="auto" w:fill="FFFFFF"/>
        </w:rPr>
      </w:pPr>
      <w:r>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77777777" w:rsidR="00151AF7" w:rsidRDefault="00F9135E" w:rsidP="000E3DCD">
      <w:r>
        <w:rPr>
          <w:rStyle w:val="None"/>
          <w:b/>
          <w:bCs/>
          <w:sz w:val="22"/>
          <w:szCs w:val="22"/>
        </w:rPr>
        <w:t>Image Generation</w:t>
      </w:r>
    </w:p>
    <w:p w14:paraId="4CE19098" w14:textId="77777777" w:rsidR="00151AF7" w:rsidRPr="000E3DCD" w:rsidRDefault="00151AF7" w:rsidP="000E3DCD">
      <w:pPr>
        <w:rPr>
          <w:sz w:val="22"/>
          <w:szCs w:val="22"/>
        </w:rPr>
      </w:pPr>
    </w:p>
    <w:p w14:paraId="7B7EA5F4" w14:textId="7A90190C"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5"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F06CF5">
        <w:rPr>
          <w:rStyle w:val="None"/>
          <w:sz w:val="22"/>
          <w:szCs w:val="22"/>
        </w:rPr>
        <w:fldChar w:fldCharType="begin"/>
      </w:r>
      <w:r w:rsidR="00F7694D">
        <w:rPr>
          <w:rStyle w:val="None"/>
          <w:sz w:val="22"/>
          <w:szCs w:val="22"/>
        </w:rPr>
        <w:instrText xml:space="preserve"> ADDIN EN.CITE &lt;EndNote&gt;&lt;Cite&gt;&lt;Author&gt;Heasly&lt;/Author&gt;&lt;Year&gt;2014&lt;/Year&gt;&lt;RecNum&gt;262&lt;/RecNum&gt;&lt;IDText&gt;24511145&lt;/IDText&gt;&lt;Prefix&gt;rendertoolbox.org`; &lt;/Prefix&gt;&lt;DisplayText&gt;(rendertoolbox.org; Heasly, Cottaris, Lichtman, Xiao, &amp;amp; Brainard, 2014)&lt;/DisplayText&gt;&lt;record&gt;&lt;rec-number&gt;262&lt;/rec-number&gt;&lt;foreign-keys&gt;&lt;key app="EN" db-id="592dpt2f590x0mezte35f5fwef0rtp2xsfrz" timestamp="1598111308"&gt;262&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F06CF5">
        <w:rPr>
          <w:rStyle w:val="None"/>
          <w:sz w:val="22"/>
          <w:szCs w:val="22"/>
        </w:rPr>
        <w:fldChar w:fldCharType="separate"/>
      </w:r>
      <w:r w:rsidR="00F06CF5">
        <w:rPr>
          <w:rStyle w:val="None"/>
          <w:noProof/>
          <w:sz w:val="22"/>
          <w:szCs w:val="22"/>
        </w:rPr>
        <w:t>(rendertoolbox.org; Heasly, Cottaris, Lichtman, Xiao, &amp; Brainard, 2014)</w:t>
      </w:r>
      <w:r w:rsidR="00F06CF5">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F06CF5">
        <w:rPr>
          <w:rStyle w:val="Hyperlink0"/>
          <w:color w:val="000000"/>
          <w:sz w:val="22"/>
          <w:szCs w:val="22"/>
          <w:u w:val="none"/>
        </w:rPr>
        <w:fldChar w:fldCharType="begin"/>
      </w:r>
      <w:r w:rsidR="00F7694D">
        <w:rPr>
          <w:rStyle w:val="Hyperlink0"/>
          <w:color w:val="000000"/>
          <w:sz w:val="22"/>
          <w:szCs w:val="22"/>
          <w:u w:val="none"/>
        </w:rPr>
        <w:instrText xml:space="preserve"> ADDIN EN.CITE &lt;EndNote&gt;&lt;Cite&gt;&lt;Author&gt;Jakob&lt;/Author&gt;&lt;Year&gt;2010&lt;/Year&gt;&lt;RecNum&gt;391&lt;/RecNum&gt;&lt;Prefix&gt;mitsuba-renderer.org`; &lt;/Prefix&gt;&lt;DisplayText&gt;(mitsuba-renderer.org; Jakob, 20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F06CF5">
        <w:rPr>
          <w:rStyle w:val="Hyperlink0"/>
          <w:color w:val="000000"/>
          <w:sz w:val="22"/>
          <w:szCs w:val="22"/>
          <w:u w:val="none"/>
        </w:rPr>
        <w:fldChar w:fldCharType="separate"/>
      </w:r>
      <w:r w:rsidR="00F06CF5">
        <w:rPr>
          <w:rStyle w:val="Hyperlink0"/>
          <w:noProof/>
          <w:color w:val="000000"/>
          <w:sz w:val="22"/>
          <w:szCs w:val="22"/>
          <w:u w:val="none"/>
        </w:rPr>
        <w:t>(mitsuba-renderer.org; Jakob, 2010)</w:t>
      </w:r>
      <w:r w:rsidR="00F06CF5">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2CB0E5D4"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lastRenderedPageBreak/>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Brainard&lt;/Author&gt;&lt;Year&gt;1989&lt;/Year&gt;&lt;RecNum&gt;808&lt;/RecNum&gt;&lt;DisplayText&gt;(Brainard, 1989)&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1989)</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7777777" w:rsidR="00151AF7" w:rsidRDefault="00F9135E" w:rsidP="00F9135E">
      <w:pPr>
        <w:pStyle w:val="Default"/>
        <w:spacing w:before="0" w:after="270"/>
        <w:rPr>
          <w:rStyle w:val="None"/>
          <w:rFonts w:ascii="Times New Roman" w:hAnsi="Times New Roman"/>
          <w:sz w:val="22"/>
          <w:szCs w:val="22"/>
        </w:rPr>
      </w:pPr>
      <w:r>
        <w:rPr>
          <w:rStyle w:val="None"/>
          <w:rFonts w:ascii="Times New Roman" w:hAnsi="Times New Roman"/>
          <w:b/>
          <w:bCs/>
          <w:sz w:val="22"/>
          <w:szCs w:val="22"/>
        </w:rPr>
        <w:t>Reflectance and Illumination Spectra</w:t>
      </w:r>
    </w:p>
    <w:p w14:paraId="668D4748" w14:textId="1E5BBE0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Singh&lt;/Author&gt;&lt;Year&gt;2018&lt;/Year&gt;&lt;RecNum&gt;124&lt;/RecNum&gt;&lt;IDText&gt;30593061&lt;/IDText&gt;&lt;DisplayText&gt;(Singh et al., 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Singh et al., 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linear combination of PCA eigenvectors and the sampled weights. </w:t>
      </w:r>
      <w:r w:rsidR="00B85322">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7777777" w:rsidR="00151AF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Psychometric Function</w:t>
      </w:r>
    </w:p>
    <w:p w14:paraId="7206B388" w14:textId="279C654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Prins&lt;/Author&gt;&lt;Year&gt;2018&lt;/Year&gt;&lt;RecNum&gt;809&lt;/RecNum&gt;&lt;DisplayText&gt;(Prins &amp;amp; Kingdom, 2018)&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Prins &amp; Kingdom, 2018)</w:t>
      </w:r>
      <w:r w:rsidR="00F06CF5">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77777777" w:rsidR="00151AF7" w:rsidRDefault="00F9135E" w:rsidP="00F9135E">
      <w:pPr>
        <w:pStyle w:val="Default"/>
        <w:spacing w:before="0" w:after="270"/>
        <w:rPr>
          <w:rFonts w:ascii="Times New Roman" w:hAnsi="Times New Roman" w:cs="Times New Roman"/>
          <w:sz w:val="22"/>
          <w:szCs w:val="22"/>
        </w:rPr>
      </w:pPr>
      <w:r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7A5879E5"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F06CF5">
        <w:rPr>
          <w:rStyle w:val="None"/>
          <w:rFonts w:ascii="Times New Roman" w:eastAsia="Times New Roman" w:hAnsi="Times New Roman" w:cs="Times New Roman"/>
          <w:sz w:val="22"/>
          <w:szCs w:val="22"/>
        </w:rPr>
        <w:fldChar w:fldCharType="begin"/>
      </w:r>
      <w:r w:rsidR="00F7694D">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Green, 1996)&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F06CF5">
        <w:rPr>
          <w:rStyle w:val="None"/>
          <w:rFonts w:ascii="Times New Roman" w:eastAsia="Times New Roman" w:hAnsi="Times New Roman" w:cs="Times New Roman"/>
          <w:sz w:val="22"/>
          <w:szCs w:val="22"/>
        </w:rPr>
        <w:fldChar w:fldCharType="separate"/>
      </w:r>
      <w:r w:rsidR="00F06CF5">
        <w:rPr>
          <w:rStyle w:val="None"/>
          <w:rFonts w:ascii="Times New Roman" w:eastAsia="Times New Roman" w:hAnsi="Times New Roman" w:cs="Times New Roman"/>
          <w:noProof/>
          <w:sz w:val="22"/>
          <w:szCs w:val="22"/>
        </w:rPr>
        <w:t>(Green, 1996)</w:t>
      </w:r>
      <w:r w:rsidR="00F06CF5">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w:t>
      </w:r>
      <w:r w:rsidR="006116DF">
        <w:rPr>
          <w:rStyle w:val="None"/>
          <w:rFonts w:ascii="Times New Roman" w:eastAsia="Times New Roman" w:hAnsi="Times New Roman" w:cs="Times New Roman"/>
          <w:sz w:val="22"/>
          <w:szCs w:val="22"/>
        </w:rPr>
        <w:lastRenderedPageBreak/>
        <w:t xml:space="preserve">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choosing the interval with the hi</w:t>
      </w:r>
      <w:proofErr w:type="spellStart"/>
      <w:r w:rsidR="00F7675B">
        <w:rPr>
          <w:rStyle w:val="None"/>
          <w:rFonts w:ascii="Times New Roman" w:eastAsia="Times New Roman" w:hAnsi="Times New Roman" w:cs="Times New Roman"/>
          <w:sz w:val="22"/>
          <w:szCs w:val="22"/>
        </w:rPr>
        <w:t>gher</w:t>
      </w:r>
      <w:proofErr w:type="spellEnd"/>
      <w:r w:rsidR="00F7675B">
        <w:rPr>
          <w:rStyle w:val="None"/>
          <w:rFonts w:ascii="Times New Roman" w:eastAsia="Times New Roman" w:hAnsi="Times New Roman" w:cs="Times New Roman"/>
          <w:sz w:val="22"/>
          <w:szCs w:val="22"/>
        </w:rPr>
        <w:t xml:space="preserve">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1"/>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w:t>
      </w:r>
      <w:proofErr w:type="spellStart"/>
      <w:r>
        <w:rPr>
          <w:rStyle w:val="None"/>
          <w:rFonts w:ascii="Times New Roman" w:hAnsi="Times New Roman"/>
          <w:sz w:val="22"/>
          <w:szCs w:val="22"/>
        </w:rPr>
        <w:t>ance</w:t>
      </w:r>
      <w:proofErr w:type="spellEnd"/>
      <w:r>
        <w:rPr>
          <w:rStyle w:val="None"/>
          <w:rFonts w:ascii="Times New Roman" w:hAnsi="Times New Roman"/>
          <w:sz w:val="22"/>
          <w:szCs w:val="22"/>
        </w:rPr>
        <w:t xml:space="preserv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24B62668" w:rsidR="00151AF7" w:rsidRDefault="00B91EBD" w:rsidP="00F9135E">
      <w:pPr>
        <w:pStyle w:val="Default"/>
        <w:spacing w:before="0" w:after="270"/>
        <w:rPr>
          <w:rStyle w:val="None"/>
          <w:rFonts w:ascii="Times New Roman" w:hAnsi="Times New Roman"/>
          <w:sz w:val="22"/>
          <w:szCs w:val="22"/>
        </w:rPr>
      </w:pPr>
      <w:r>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lastRenderedPageBreak/>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77777777" w:rsidR="00151AF7" w:rsidRDefault="004A4DD9" w:rsidP="00F9135E">
      <w:pPr>
        <w:pStyle w:val="Default"/>
        <w:spacing w:before="0" w:after="270"/>
        <w:rPr>
          <w:rFonts w:ascii="Times New Roman" w:hAnsi="Times New Roman"/>
          <w:b/>
          <w:bCs/>
          <w:sz w:val="22"/>
          <w:szCs w:val="22"/>
        </w:rPr>
      </w:pPr>
      <w:r>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CCAABBA" w:rsidR="00151AF7" w:rsidRDefault="007F1B18" w:rsidP="00F9135E">
      <w:pPr>
        <w:pStyle w:val="Default"/>
        <w:spacing w:before="0" w:after="270"/>
        <w:rPr>
          <w:rStyle w:val="None"/>
          <w:rFonts w:ascii="Times New Roman" w:hAnsi="Times New Roman"/>
          <w:b/>
          <w:bCs/>
          <w:sz w:val="22"/>
          <w:szCs w:val="22"/>
        </w:rPr>
      </w:pPr>
      <w:r>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03F7F7FA"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7F1B18">
        <w:rPr>
          <w:rStyle w:val="None"/>
          <w:rFonts w:ascii="Times New Roman" w:hAnsi="Times New Roman"/>
          <w:sz w:val="22"/>
          <w:szCs w:val="22"/>
        </w:rPr>
        <w:t>LINRF</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4A7ECF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 ExcludeAuth="1"&gt;&lt;Author&gt;Singh&lt;/Author&gt;&lt;Year&gt;2018&lt;/Year&gt;&lt;RecNum&gt;124&lt;/RecNum&gt;&lt;IDText&gt;30593061&lt;/IDText&gt;&lt;DisplayText&gt;(2018)&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201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Cottaris&lt;/Author&gt;&lt;Year&gt;2019&lt;/Year&gt;&lt;RecNum&gt;229&lt;/RecNum&gt;&lt;IDText&gt;30943530&lt;/IDText&gt;&lt;Prefix&gt;ISETBio`; isetbio.org`; &lt;/Prefix&gt;&lt;DisplayText&gt;(ISETBio; isetbio.org; Cottaris et al., 2019)&lt;/DisplayText&gt;&lt;record&gt;&lt;rec-number&gt;229&lt;/rec-number&gt;&lt;foreign-keys&gt;&lt;key app="EN" db-id="592dpt2f590x0mezte35f5fwef0rtp2xsfrz" timestamp="1598111308"&gt;229&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F06CF5">
        <w:rPr>
          <w:rStyle w:val="None"/>
          <w:rFonts w:ascii="Times New Roman" w:hAnsi="Times New Roman"/>
          <w:sz w:val="22"/>
          <w:szCs w:val="22"/>
        </w:rPr>
        <w:fldChar w:fldCharType="separate"/>
      </w:r>
      <w:r w:rsidR="002D622C">
        <w:rPr>
          <w:rStyle w:val="None"/>
          <w:rFonts w:ascii="Times New Roman" w:hAnsi="Times New Roman"/>
          <w:noProof/>
          <w:sz w:val="22"/>
          <w:szCs w:val="22"/>
        </w:rPr>
        <w:t>(ISETBio; isetbio.org; Cottaris et al., 2019)</w:t>
      </w:r>
      <w:r w:rsidR="00F06CF5">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Marimont&lt;/Author&gt;&lt;Year&gt;1994&lt;/Year&gt;&lt;RecNum&gt;409&lt;/RecNum&gt;&lt;DisplayText&gt;(Marimont &amp;amp; Wandell, 199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Marimont &amp; Wandell, 1994)</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Brainard&lt;/Author&gt;&lt;Year&gt;2015&lt;/Year&gt;&lt;RecNum&gt;250&lt;/RecNum&gt;&lt;IDText&gt;28532367&lt;/IDText&gt;&lt;DisplayText&gt;(Brainard, 2015)&lt;/DisplayText&gt;&lt;record&gt;&lt;rec-number&gt;250&lt;/rec-number&gt;&lt;foreign-keys&gt;&lt;key app="EN" db-id="592dpt2f590x0mezte35f5fwef0rtp2xsfrz" timestamp="1598111308"&gt;250&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Brainard, 2015)</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CIE&lt;/Author&gt;&lt;Year&gt;2007&lt;/Year&gt;&lt;RecNum&gt;2522&lt;/RecNum&gt;&lt;IDText&gt;CIE2007Physiological&lt;/IDText&gt;&lt;DisplayText&gt;(CIE, 2007)&lt;/DisplayText&gt;&lt;record&gt;&lt;rec-number&gt;2522&lt;/rec-number&gt;&lt;foreign-keys&gt;&lt;key app="EN" db-id="592dpt2f590x0mezte35f5fwef0rtp2xsfrz" timestamp="1617801897"&gt;2522&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CIE, 2007)</w:t>
      </w:r>
      <w:r w:rsidR="00F06CF5">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lastRenderedPageBreak/>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isomerizations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of the isomerization</w:t>
      </w:r>
      <w:r w:rsidR="00BE7F0A">
        <w:rPr>
          <w:rStyle w:val="None"/>
          <w:rFonts w:ascii="Times New Roman" w:hAnsi="Times New Roman"/>
          <w:sz w:val="22"/>
          <w:szCs w:val="22"/>
        </w:rPr>
        <w:t>s</w:t>
      </w:r>
      <w:r>
        <w:rPr>
          <w:rStyle w:val="None"/>
          <w:rFonts w:ascii="Times New Roman" w:hAnsi="Times New Roman"/>
          <w:sz w:val="22"/>
          <w:szCs w:val="22"/>
        </w:rPr>
        <w:t xml:space="preserve"> </w:t>
      </w:r>
      <w:r w:rsidR="00F06CF5">
        <w:rPr>
          <w:rStyle w:val="None"/>
          <w:rFonts w:ascii="Times New Roman" w:hAnsi="Times New Roman"/>
          <w:sz w:val="22"/>
          <w:szCs w:val="22"/>
        </w:rPr>
        <w:fldChar w:fldCharType="begin"/>
      </w:r>
      <w:r w:rsidR="00F7694D">
        <w:rPr>
          <w:rStyle w:val="None"/>
          <w:rFonts w:ascii="Times New Roman" w:hAnsi="Times New Roman"/>
          <w:sz w:val="22"/>
          <w:szCs w:val="22"/>
        </w:rPr>
        <w:instrText xml:space="preserve"> ADDIN EN.CITE &lt;EndNote&gt;&lt;Cite&gt;&lt;Author&gt;Rodieck&lt;/Author&gt;&lt;Year&gt;1998&lt;/Year&gt;&lt;RecNum&gt;2524&lt;/RecNum&gt;&lt;DisplayText&gt;(Rodieck, 1998)&lt;/DisplayText&gt;&lt;record&gt;&lt;rec-number&gt;2524&lt;/rec-number&gt;&lt;foreign-keys&gt;&lt;key app="EN" db-id="592dpt2f590x0mezte35f5fwef0rtp2xsfrz" timestamp="1617976261"&gt;2524&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F06CF5">
        <w:rPr>
          <w:rStyle w:val="None"/>
          <w:rFonts w:ascii="Times New Roman" w:hAnsi="Times New Roman"/>
          <w:sz w:val="22"/>
          <w:szCs w:val="22"/>
        </w:rPr>
        <w:fldChar w:fldCharType="separate"/>
      </w:r>
      <w:r w:rsidR="00F06CF5">
        <w:rPr>
          <w:rStyle w:val="None"/>
          <w:rFonts w:ascii="Times New Roman" w:hAnsi="Times New Roman"/>
          <w:noProof/>
          <w:sz w:val="22"/>
          <w:szCs w:val="22"/>
        </w:rPr>
        <w:t>(Rodieck, 1998)</w:t>
      </w:r>
      <w:r w:rsidR="00F06CF5">
        <w:rPr>
          <w:rStyle w:val="None"/>
          <w:rFonts w:ascii="Times New Roman" w:hAnsi="Times New Roman"/>
          <w:sz w:val="22"/>
          <w:szCs w:val="22"/>
        </w:rPr>
        <w:fldChar w:fldCharType="end"/>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sidR="009D750D">
        <w:rPr>
          <w:rStyle w:val="None"/>
          <w:rFonts w:ascii="Times New Roman" w:hAnsi="Times New Roman"/>
          <w:sz w:val="22"/>
          <w:szCs w:val="22"/>
        </w:rPr>
        <w:t>isomerization</w:t>
      </w:r>
      <w:r w:rsidR="0076026C">
        <w:rPr>
          <w:rStyle w:val="None"/>
          <w:rFonts w:ascii="Times New Roman" w:hAnsi="Times New Roman"/>
          <w:sz w:val="22"/>
          <w:szCs w:val="22"/>
        </w:rPr>
        <w:t>s</w:t>
      </w:r>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r w:rsidR="0028571C">
        <w:rPr>
          <w:rStyle w:val="None"/>
          <w:rFonts w:ascii="Times New Roman" w:hAnsi="Times New Roman"/>
          <w:sz w:val="22"/>
          <w:szCs w:val="22"/>
        </w:rPr>
        <w:t xml:space="preserve">isomerizations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734FF63D"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195039">
        <w:rPr>
          <w:rStyle w:val="None"/>
          <w:rFonts w:ascii="Times New Roman" w:hAnsi="Times New Roman"/>
          <w:sz w:val="22"/>
          <w:szCs w:val="22"/>
        </w:rPr>
        <w:t xml:space="preserve">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7D57526A"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7F1B18">
        <w:rPr>
          <w:rStyle w:val="None"/>
          <w:rFonts w:ascii="Times New Roman" w:hAnsi="Times New Roman"/>
          <w:sz w:val="22"/>
          <w:szCs w:val="22"/>
        </w:rPr>
        <w:t>LINRF</w:t>
      </w:r>
      <w:r w:rsidR="00417174">
        <w:rPr>
          <w:rStyle w:val="None"/>
          <w:rFonts w:ascii="Times New Roman" w:hAnsi="Times New Roman"/>
          <w:sz w:val="22"/>
          <w:szCs w:val="22"/>
        </w:rPr>
        <w:t xml:space="preserve"> 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77777777" w:rsidR="00151AF7" w:rsidRDefault="00F9135E" w:rsidP="00C96C07">
      <w:pPr>
        <w:pStyle w:val="Default"/>
        <w:spacing w:before="0" w:after="270"/>
        <w:rPr>
          <w:rFonts w:ascii="Times New Roman" w:hAnsi="Times New Roman"/>
          <w:sz w:val="22"/>
          <w:szCs w:val="22"/>
        </w:rPr>
      </w:pPr>
      <w:r>
        <w:rPr>
          <w:rStyle w:val="None"/>
          <w:rFonts w:ascii="Times New Roman" w:hAnsi="Times New Roman"/>
          <w:b/>
          <w:bCs/>
          <w:sz w:val="22"/>
          <w:szCs w:val="22"/>
        </w:rPr>
        <w:t>Code and Data Availability</w:t>
      </w:r>
    </w:p>
    <w:p w14:paraId="7D049213" w14:textId="30F29C5A"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LINRF 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0985A9E5" w14:textId="67D35D27" w:rsidR="00F9135E" w:rsidRDefault="00F9135E">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5C87586A"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color: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7777777"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The parameters of the SDT model and the LINRF models were obtained separately for each observer.</w:t>
      </w:r>
    </w:p>
    <w:p w14:paraId="154B630C" w14:textId="77777777"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model (LINRF) model. While the internal noise estimates are consistent over the two models, the external noise estimated by the LINRF model is higher compared to the SDT model. </w:t>
      </w:r>
    </w:p>
    <w:p w14:paraId="4FBE107B" w14:textId="18D2001A"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p>
    <w:p w14:paraId="200D3C27" w14:textId="77777777" w:rsidR="00151AF7" w:rsidRDefault="00EF2452"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Measurement of human </w:t>
      </w:r>
      <w:proofErr w:type="spellStart"/>
      <w:r>
        <w:rPr>
          <w:rFonts w:ascii="Times New Roman" w:hAnsi="Times New Roman"/>
          <w:b/>
          <w:bCs/>
          <w:sz w:val="22"/>
          <w:szCs w:val="22"/>
          <w:lang w:val="fr-FR"/>
        </w:rPr>
        <w:t>object</w:t>
      </w:r>
      <w:proofErr w:type="spellEnd"/>
      <w:r>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Pr>
          <w:rFonts w:ascii="Times New Roman" w:hAnsi="Times New Roman"/>
          <w:b/>
          <w:bCs/>
          <w:sz w:val="22"/>
          <w:szCs w:val="22"/>
        </w:rPr>
        <w:t>discrimination thresholds under variation in object background</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proofErr w:type="gramStart"/>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w:t>
      </w:r>
      <w:proofErr w:type="gramEnd"/>
      <w:r w:rsidR="00456BC8">
        <w:rPr>
          <w:rStyle w:val="None"/>
          <w:rFonts w:ascii="Times New Roman" w:hAnsi="Times New Roman"/>
          <w:sz w:val="22"/>
          <w:szCs w:val="22"/>
        </w:rPr>
        <w:t xml:space="preserve">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77777777" w:rsidR="00151AF7" w:rsidRDefault="00EF2452">
      <w:pPr>
        <w:pStyle w:val="Body"/>
        <w:spacing w:after="160"/>
        <w:rPr>
          <w:rStyle w:val="None"/>
          <w:rFonts w:ascii="Times New Roman" w:hAnsi="Times New Roman"/>
          <w:b/>
          <w:bCs/>
          <w:sz w:val="22"/>
          <w:szCs w:val="22"/>
        </w:rPr>
      </w:pPr>
      <w:r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lastRenderedPageBreak/>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77777777"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w:t>
      </w:r>
      <w:proofErr w:type="gramStart"/>
      <w:r w:rsidRPr="006D7ABE">
        <w:rPr>
          <w:color w:val="000000"/>
          <w:sz w:val="22"/>
          <w:szCs w:val="22"/>
        </w:rPr>
        <w:t>similar to</w:t>
      </w:r>
      <w:proofErr w:type="gramEnd"/>
      <w:r w:rsidRPr="006D7ABE">
        <w:rPr>
          <w:color w:val="000000"/>
          <w:sz w:val="22"/>
          <w:szCs w:val="22"/>
        </w:rPr>
        <w:t xml:space="preserve">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2A051FE9" w14:textId="77777777" w:rsidR="00F06CF5" w:rsidRDefault="00151AF7" w:rsidP="00E846BC">
      <w:pPr>
        <w:pStyle w:val="EndNoteBibliography"/>
        <w:ind w:left="720" w:hanging="720"/>
        <w:rPr>
          <w:b/>
          <w:bCs/>
        </w:rPr>
      </w:pPr>
      <w:r w:rsidRPr="000E3DCD">
        <w:rPr>
          <w:b/>
          <w:bCs/>
        </w:rPr>
        <w:t>REFERENCES</w:t>
      </w:r>
    </w:p>
    <w:p w14:paraId="238CBEF7" w14:textId="77777777" w:rsidR="0077251A" w:rsidRPr="0077251A" w:rsidRDefault="00F06CF5" w:rsidP="0077251A">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0077251A" w:rsidRPr="0077251A">
        <w:rPr>
          <w:noProof/>
        </w:rPr>
        <w:t xml:space="preserve">Adelson, E. H. (2000). Lightness perception and lightness illusions. In M. Gazzaniga (Ed.), </w:t>
      </w:r>
      <w:r w:rsidR="0077251A" w:rsidRPr="0077251A">
        <w:rPr>
          <w:i/>
          <w:noProof/>
        </w:rPr>
        <w:t>The New Cognitive Neurosciences, 2nd edition</w:t>
      </w:r>
      <w:r w:rsidR="0077251A" w:rsidRPr="0077251A">
        <w:rPr>
          <w:noProof/>
        </w:rPr>
        <w:t xml:space="preserve"> (pp. 339-351). Cambridge, MA: MIT Press.</w:t>
      </w:r>
    </w:p>
    <w:p w14:paraId="187D70CC" w14:textId="77777777" w:rsidR="0077251A" w:rsidRPr="0077251A" w:rsidRDefault="0077251A" w:rsidP="0077251A">
      <w:pPr>
        <w:pStyle w:val="EndNoteBibliography"/>
        <w:ind w:left="720" w:hanging="720"/>
        <w:rPr>
          <w:noProof/>
        </w:rPr>
      </w:pPr>
      <w:r w:rsidRPr="0077251A">
        <w:rPr>
          <w:noProof/>
        </w:rPr>
        <w:lastRenderedPageBreak/>
        <w:t xml:space="preserve">Alvaro, L., Linhares, J. M. M., Moreira, H., Lillo, J., &amp; Nascimento, S. M. C. (2017). Robust colour constancy in red-green dichromats. </w:t>
      </w:r>
      <w:r w:rsidRPr="0077251A">
        <w:rPr>
          <w:i/>
          <w:noProof/>
        </w:rPr>
        <w:t>PLoS ONE, 12</w:t>
      </w:r>
      <w:r w:rsidRPr="0077251A">
        <w:rPr>
          <w:noProof/>
        </w:rPr>
        <w:t>(6), e0180310.</w:t>
      </w:r>
    </w:p>
    <w:p w14:paraId="06F17617" w14:textId="77777777" w:rsidR="0077251A" w:rsidRPr="0077251A" w:rsidRDefault="0077251A" w:rsidP="0077251A">
      <w:pPr>
        <w:pStyle w:val="EndNoteBibliography"/>
        <w:ind w:left="720" w:hanging="720"/>
        <w:rPr>
          <w:noProof/>
        </w:rPr>
      </w:pPr>
      <w:r w:rsidRPr="0077251A">
        <w:rPr>
          <w:noProof/>
        </w:rPr>
        <w:t xml:space="preserve">American Society for Testing and Materials. (2017). Standard test method for luminous reflectance factor of acoustical materials by use of integrating-sphere reflectometers. </w:t>
      </w:r>
      <w:r w:rsidRPr="0077251A">
        <w:rPr>
          <w:i/>
          <w:noProof/>
        </w:rPr>
        <w:t>Renovations of Center for Historic Preservation, 98(A)</w:t>
      </w:r>
      <w:r w:rsidRPr="0077251A">
        <w:rPr>
          <w:noProof/>
        </w:rPr>
        <w:t>, E1477.</w:t>
      </w:r>
    </w:p>
    <w:p w14:paraId="0B206D53" w14:textId="77777777" w:rsidR="0077251A" w:rsidRPr="0077251A" w:rsidRDefault="0077251A" w:rsidP="0077251A">
      <w:pPr>
        <w:pStyle w:val="EndNoteBibliography"/>
        <w:ind w:left="720" w:hanging="720"/>
        <w:rPr>
          <w:noProof/>
        </w:rPr>
      </w:pPr>
      <w:r w:rsidRPr="0077251A">
        <w:rPr>
          <w:noProof/>
        </w:rPr>
        <w:t xml:space="preserve">Aston, S., Radonjić, A., Brainard, D. H., &amp; Hurlbert, A. C. (2019). Illumination discrimination for chromatically biased illuminations: implications for colour constancy. </w:t>
      </w:r>
      <w:r w:rsidRPr="0077251A">
        <w:rPr>
          <w:i/>
          <w:noProof/>
        </w:rPr>
        <w:t>Journal of Vision, 19</w:t>
      </w:r>
      <w:r w:rsidRPr="0077251A">
        <w:rPr>
          <w:noProof/>
        </w:rPr>
        <w:t>(30:15).</w:t>
      </w:r>
    </w:p>
    <w:p w14:paraId="2F6152E9" w14:textId="77777777" w:rsidR="0077251A" w:rsidRPr="0077251A" w:rsidRDefault="0077251A" w:rsidP="0077251A">
      <w:pPr>
        <w:pStyle w:val="EndNoteBibliography"/>
        <w:ind w:left="720" w:hanging="720"/>
        <w:rPr>
          <w:noProof/>
        </w:rPr>
      </w:pPr>
      <w:r w:rsidRPr="0077251A">
        <w:rPr>
          <w:noProof/>
        </w:rPr>
        <w:t xml:space="preserve">Banks, M. S., Geisler, W. S., &amp; Bennett, P. J. (1987). The physical limits of grating visibility. </w:t>
      </w:r>
      <w:r w:rsidRPr="0077251A">
        <w:rPr>
          <w:i/>
          <w:noProof/>
        </w:rPr>
        <w:t>Vision Research, 27</w:t>
      </w:r>
      <w:r w:rsidRPr="0077251A">
        <w:rPr>
          <w:noProof/>
        </w:rPr>
        <w:t>(11), 1915-1924.</w:t>
      </w:r>
    </w:p>
    <w:p w14:paraId="1BD0B023" w14:textId="77777777" w:rsidR="0077251A" w:rsidRPr="0077251A" w:rsidRDefault="0077251A" w:rsidP="0077251A">
      <w:pPr>
        <w:pStyle w:val="EndNoteBibliography"/>
        <w:ind w:left="720" w:hanging="720"/>
        <w:rPr>
          <w:noProof/>
        </w:rPr>
      </w:pPr>
      <w:r w:rsidRPr="0077251A">
        <w:rPr>
          <w:noProof/>
        </w:rPr>
        <w:t xml:space="preserve">Brainard, D. H. (1989). Calibration of a computer controlled color monitor. </w:t>
      </w:r>
      <w:r w:rsidRPr="0077251A">
        <w:rPr>
          <w:i/>
          <w:noProof/>
        </w:rPr>
        <w:t>Color Research &amp; Application, 14</w:t>
      </w:r>
      <w:r w:rsidRPr="0077251A">
        <w:rPr>
          <w:noProof/>
        </w:rPr>
        <w:t>(1), 23-34.</w:t>
      </w:r>
    </w:p>
    <w:p w14:paraId="52D968C6" w14:textId="77777777" w:rsidR="0077251A" w:rsidRPr="0077251A" w:rsidRDefault="0077251A" w:rsidP="0077251A">
      <w:pPr>
        <w:pStyle w:val="EndNoteBibliography"/>
        <w:ind w:left="720" w:hanging="720"/>
        <w:rPr>
          <w:noProof/>
        </w:rPr>
      </w:pPr>
      <w:r w:rsidRPr="0077251A">
        <w:rPr>
          <w:noProof/>
        </w:rPr>
        <w:t xml:space="preserve">Brainard, D. H. (2015). Color and the cone mosaic. </w:t>
      </w:r>
      <w:r w:rsidRPr="0077251A">
        <w:rPr>
          <w:i/>
          <w:noProof/>
        </w:rPr>
        <w:t>Annual Review of Vision Science, 1</w:t>
      </w:r>
      <w:r w:rsidRPr="0077251A">
        <w:rPr>
          <w:noProof/>
        </w:rPr>
        <w:t>, 519-546.</w:t>
      </w:r>
    </w:p>
    <w:p w14:paraId="7217163E" w14:textId="77777777" w:rsidR="0077251A" w:rsidRPr="0077251A" w:rsidRDefault="0077251A" w:rsidP="0077251A">
      <w:pPr>
        <w:pStyle w:val="EndNoteBibliography"/>
        <w:ind w:left="720" w:hanging="720"/>
        <w:rPr>
          <w:noProof/>
        </w:rPr>
      </w:pPr>
      <w:r w:rsidRPr="0077251A">
        <w:rPr>
          <w:noProof/>
        </w:rPr>
        <w:t xml:space="preserve">Brainard, D. H., &amp; Freeman, W. T. (1997). Bayesian color constancy. </w:t>
      </w:r>
      <w:r w:rsidRPr="0077251A">
        <w:rPr>
          <w:i/>
          <w:noProof/>
        </w:rPr>
        <w:t>Journal of the Optical Society of America A, 14</w:t>
      </w:r>
      <w:r w:rsidRPr="0077251A">
        <w:rPr>
          <w:noProof/>
        </w:rPr>
        <w:t>(7), 1393-1411.</w:t>
      </w:r>
    </w:p>
    <w:p w14:paraId="2B357289" w14:textId="77777777" w:rsidR="0077251A" w:rsidRPr="0077251A" w:rsidRDefault="0077251A" w:rsidP="0077251A">
      <w:pPr>
        <w:pStyle w:val="EndNoteBibliography"/>
        <w:ind w:left="720" w:hanging="720"/>
        <w:rPr>
          <w:noProof/>
        </w:rPr>
      </w:pPr>
      <w:r w:rsidRPr="0077251A">
        <w:rPr>
          <w:noProof/>
        </w:rPr>
        <w:t xml:space="preserve">Brainard, D. H., &amp; Maloney, L. T. (2011). Surface color perception and equivalent illumination models. </w:t>
      </w:r>
      <w:r w:rsidRPr="0077251A">
        <w:rPr>
          <w:i/>
          <w:noProof/>
        </w:rPr>
        <w:t>Journal of Vision, 11</w:t>
      </w:r>
      <w:r w:rsidRPr="0077251A">
        <w:rPr>
          <w:noProof/>
        </w:rPr>
        <w:t>(5).</w:t>
      </w:r>
    </w:p>
    <w:p w14:paraId="17518997" w14:textId="77777777" w:rsidR="0077251A" w:rsidRPr="0077251A" w:rsidRDefault="0077251A" w:rsidP="0077251A">
      <w:pPr>
        <w:pStyle w:val="EndNoteBibliography"/>
        <w:ind w:left="720" w:hanging="720"/>
        <w:rPr>
          <w:noProof/>
        </w:rPr>
      </w:pPr>
      <w:r w:rsidRPr="0077251A">
        <w:rPr>
          <w:noProof/>
        </w:rPr>
        <w:t xml:space="preserve">Brainard, D. H., Pelli, D. G., &amp; Robson, T. (2002). Display characterization. In J. P. Hornak (Ed.), </w:t>
      </w:r>
      <w:r w:rsidRPr="0077251A">
        <w:rPr>
          <w:i/>
          <w:noProof/>
        </w:rPr>
        <w:t>Encylopedia of Imaging Science and Technology</w:t>
      </w:r>
      <w:r w:rsidRPr="0077251A">
        <w:rPr>
          <w:noProof/>
        </w:rPr>
        <w:t xml:space="preserve"> (pp. 172-188). New York: Wiley.</w:t>
      </w:r>
    </w:p>
    <w:p w14:paraId="70878168" w14:textId="77777777" w:rsidR="0077251A" w:rsidRPr="0077251A" w:rsidRDefault="0077251A" w:rsidP="0077251A">
      <w:pPr>
        <w:pStyle w:val="EndNoteBibliography"/>
        <w:ind w:left="720" w:hanging="720"/>
        <w:rPr>
          <w:noProof/>
        </w:rPr>
      </w:pPr>
      <w:r w:rsidRPr="0077251A">
        <w:rPr>
          <w:noProof/>
        </w:rPr>
        <w:t xml:space="preserve">Brainard, D. H., &amp; Radonjić, A. (2014). Color constancy. </w:t>
      </w:r>
      <w:r w:rsidRPr="0077251A">
        <w:rPr>
          <w:i/>
          <w:noProof/>
        </w:rPr>
        <w:t>The New Visual Neurosciences, 1</w:t>
      </w:r>
      <w:r w:rsidRPr="0077251A">
        <w:rPr>
          <w:noProof/>
        </w:rPr>
        <w:t>, 545–556.</w:t>
      </w:r>
    </w:p>
    <w:p w14:paraId="17332961" w14:textId="77777777" w:rsidR="0077251A" w:rsidRPr="0077251A" w:rsidRDefault="0077251A" w:rsidP="0077251A">
      <w:pPr>
        <w:pStyle w:val="EndNoteBibliography"/>
        <w:ind w:left="720" w:hanging="720"/>
        <w:rPr>
          <w:noProof/>
        </w:rPr>
      </w:pPr>
      <w:r w:rsidRPr="0077251A">
        <w:rPr>
          <w:noProof/>
        </w:rPr>
        <w:t xml:space="preserve">Brascamp, J. W., &amp; Shevell, S. K. (2021). The certainty of ambiguity in visual neural representations. </w:t>
      </w:r>
      <w:r w:rsidRPr="0077251A">
        <w:rPr>
          <w:i/>
          <w:noProof/>
        </w:rPr>
        <w:t>Annual Review of Vision Science, in press</w:t>
      </w:r>
      <w:r w:rsidRPr="0077251A">
        <w:rPr>
          <w:noProof/>
        </w:rPr>
        <w:t>.</w:t>
      </w:r>
    </w:p>
    <w:p w14:paraId="169E0A87" w14:textId="77777777" w:rsidR="0077251A" w:rsidRPr="0077251A" w:rsidRDefault="0077251A" w:rsidP="0077251A">
      <w:pPr>
        <w:pStyle w:val="EndNoteBibliography"/>
        <w:ind w:left="720" w:hanging="720"/>
        <w:rPr>
          <w:noProof/>
        </w:rPr>
      </w:pPr>
      <w:r w:rsidRPr="0077251A">
        <w:rPr>
          <w:noProof/>
        </w:rPr>
        <w:t xml:space="preserve">Brindley, G. S. (1960). </w:t>
      </w:r>
      <w:r w:rsidRPr="0077251A">
        <w:rPr>
          <w:i/>
          <w:noProof/>
        </w:rPr>
        <w:t>Physiology of the Retina and the Visual Pathway</w:t>
      </w:r>
      <w:r w:rsidRPr="0077251A">
        <w:rPr>
          <w:noProof/>
        </w:rPr>
        <w:t>. London: Arnold.</w:t>
      </w:r>
    </w:p>
    <w:p w14:paraId="4252A86A" w14:textId="77777777" w:rsidR="0077251A" w:rsidRPr="0077251A" w:rsidRDefault="0077251A" w:rsidP="0077251A">
      <w:pPr>
        <w:pStyle w:val="EndNoteBibliography"/>
        <w:ind w:left="720" w:hanging="720"/>
        <w:rPr>
          <w:noProof/>
        </w:rPr>
      </w:pPr>
      <w:r w:rsidRPr="0077251A">
        <w:rPr>
          <w:noProof/>
        </w:rPr>
        <w:t xml:space="preserve">Brown, R. O., &amp; MacLeod, D. I. A. (1997). Color appearance depends on the variance of surround colors. </w:t>
      </w:r>
      <w:r w:rsidRPr="0077251A">
        <w:rPr>
          <w:i/>
          <w:noProof/>
        </w:rPr>
        <w:t>Current Biology, 7</w:t>
      </w:r>
      <w:r w:rsidRPr="0077251A">
        <w:rPr>
          <w:noProof/>
        </w:rPr>
        <w:t>, 844-849.</w:t>
      </w:r>
    </w:p>
    <w:p w14:paraId="49373D58" w14:textId="77777777" w:rsidR="0077251A" w:rsidRPr="0077251A" w:rsidRDefault="0077251A" w:rsidP="0077251A">
      <w:pPr>
        <w:pStyle w:val="EndNoteBibliography"/>
        <w:ind w:left="720" w:hanging="720"/>
        <w:rPr>
          <w:noProof/>
        </w:rPr>
      </w:pPr>
      <w:r w:rsidRPr="0077251A">
        <w:rPr>
          <w:noProof/>
        </w:rPr>
        <w:t xml:space="preserve">Burge, J. (2020). Image-computable ideal observers for tasks with natural stimuli. </w:t>
      </w:r>
      <w:r w:rsidRPr="0077251A">
        <w:rPr>
          <w:i/>
          <w:noProof/>
        </w:rPr>
        <w:t>Annual Review of Neuroscience, 6</w:t>
      </w:r>
      <w:r w:rsidRPr="0077251A">
        <w:rPr>
          <w:noProof/>
        </w:rPr>
        <w:t>, 491-517.</w:t>
      </w:r>
    </w:p>
    <w:p w14:paraId="17E86632" w14:textId="77777777" w:rsidR="0077251A" w:rsidRPr="0077251A" w:rsidRDefault="0077251A" w:rsidP="0077251A">
      <w:pPr>
        <w:pStyle w:val="EndNoteBibliography"/>
        <w:ind w:left="720" w:hanging="720"/>
        <w:rPr>
          <w:noProof/>
        </w:rPr>
      </w:pPr>
      <w:r w:rsidRPr="0077251A">
        <w:rPr>
          <w:noProof/>
        </w:rPr>
        <w:t xml:space="preserve">Burge, J., &amp; Geisler, W. S. (2011). Optimal defocus estimation in individual natural images. </w:t>
      </w:r>
      <w:r w:rsidRPr="0077251A">
        <w:rPr>
          <w:i/>
          <w:noProof/>
        </w:rPr>
        <w:t>Proceedings of the National Academy of Sciences, 108</w:t>
      </w:r>
      <w:r w:rsidRPr="0077251A">
        <w:rPr>
          <w:noProof/>
        </w:rPr>
        <w:t>(40), 16849-16854.</w:t>
      </w:r>
    </w:p>
    <w:p w14:paraId="631FCCE7" w14:textId="77777777" w:rsidR="0077251A" w:rsidRPr="0077251A" w:rsidRDefault="0077251A" w:rsidP="0077251A">
      <w:pPr>
        <w:pStyle w:val="EndNoteBibliography"/>
        <w:ind w:left="720" w:hanging="720"/>
        <w:rPr>
          <w:noProof/>
        </w:rPr>
      </w:pPr>
      <w:r w:rsidRPr="0077251A">
        <w:rPr>
          <w:noProof/>
        </w:rPr>
        <w:t xml:space="preserve">Burge, J., &amp; Geisler, W. S. (2014). Optimal disparity estimation in natural stereo images. </w:t>
      </w:r>
      <w:r w:rsidRPr="0077251A">
        <w:rPr>
          <w:i/>
          <w:noProof/>
        </w:rPr>
        <w:t>Journal of Vision, 14</w:t>
      </w:r>
      <w:r w:rsidRPr="0077251A">
        <w:rPr>
          <w:noProof/>
        </w:rPr>
        <w:t>(2).</w:t>
      </w:r>
    </w:p>
    <w:p w14:paraId="74B9F64D" w14:textId="77777777" w:rsidR="0077251A" w:rsidRPr="0077251A" w:rsidRDefault="0077251A" w:rsidP="0077251A">
      <w:pPr>
        <w:pStyle w:val="EndNoteBibliography"/>
        <w:ind w:left="720" w:hanging="720"/>
        <w:rPr>
          <w:noProof/>
        </w:rPr>
      </w:pPr>
      <w:r w:rsidRPr="0077251A">
        <w:rPr>
          <w:noProof/>
        </w:rPr>
        <w:t xml:space="preserve">Burge, J., &amp; Geisler, W. S. (2015). Optimal speed estimation in natural image movies predicts human performance. </w:t>
      </w:r>
      <w:r w:rsidRPr="0077251A">
        <w:rPr>
          <w:i/>
          <w:noProof/>
        </w:rPr>
        <w:t>Nature Communications, 6</w:t>
      </w:r>
      <w:r w:rsidRPr="0077251A">
        <w:rPr>
          <w:noProof/>
        </w:rPr>
        <w:t>, 7900.</w:t>
      </w:r>
    </w:p>
    <w:p w14:paraId="6AF3705E" w14:textId="77777777" w:rsidR="0077251A" w:rsidRPr="0077251A" w:rsidRDefault="0077251A" w:rsidP="0077251A">
      <w:pPr>
        <w:pStyle w:val="EndNoteBibliography"/>
        <w:ind w:left="720" w:hanging="720"/>
        <w:rPr>
          <w:noProof/>
        </w:rPr>
      </w:pPr>
      <w:r w:rsidRPr="0077251A">
        <w:rPr>
          <w:noProof/>
        </w:rPr>
        <w:t xml:space="preserve">Burge, J., &amp; Jaini, P. (2017). Accuracy maximization analysis for sensory-perceptual tasks: computational improvements, filter robustness, and coding advantages for scaled additive noise. </w:t>
      </w:r>
      <w:r w:rsidRPr="0077251A">
        <w:rPr>
          <w:i/>
          <w:noProof/>
        </w:rPr>
        <w:t>PLoS Computational Biology, 13</w:t>
      </w:r>
      <w:r w:rsidRPr="0077251A">
        <w:rPr>
          <w:noProof/>
        </w:rPr>
        <w:t>(2), e1005281.</w:t>
      </w:r>
    </w:p>
    <w:p w14:paraId="3853A71F" w14:textId="77777777" w:rsidR="0077251A" w:rsidRPr="0077251A" w:rsidRDefault="0077251A" w:rsidP="0077251A">
      <w:pPr>
        <w:pStyle w:val="EndNoteBibliography"/>
        <w:ind w:left="720" w:hanging="720"/>
        <w:rPr>
          <w:noProof/>
        </w:rPr>
      </w:pPr>
      <w:r w:rsidRPr="0077251A">
        <w:rPr>
          <w:noProof/>
        </w:rPr>
        <w:t xml:space="preserve">Chin, B. M., &amp; Burge, J. (2020). Predicting the partition of behavioral variability in speed perception with naturalistic stimuli. </w:t>
      </w:r>
      <w:r w:rsidRPr="0077251A">
        <w:rPr>
          <w:i/>
          <w:noProof/>
        </w:rPr>
        <w:t>Journal of Neuroscience, 40</w:t>
      </w:r>
      <w:r w:rsidRPr="0077251A">
        <w:rPr>
          <w:noProof/>
        </w:rPr>
        <w:t>(4), 864-879.</w:t>
      </w:r>
    </w:p>
    <w:p w14:paraId="714524AE" w14:textId="77777777" w:rsidR="0077251A" w:rsidRPr="0077251A" w:rsidRDefault="0077251A" w:rsidP="0077251A">
      <w:pPr>
        <w:pStyle w:val="EndNoteBibliography"/>
        <w:ind w:left="720" w:hanging="720"/>
        <w:rPr>
          <w:noProof/>
        </w:rPr>
      </w:pPr>
      <w:r w:rsidRPr="0077251A">
        <w:rPr>
          <w:noProof/>
        </w:rPr>
        <w:t xml:space="preserve">CIE. (2007). </w:t>
      </w:r>
      <w:r w:rsidRPr="0077251A">
        <w:rPr>
          <w:i/>
          <w:noProof/>
        </w:rPr>
        <w:t>Fundamental chromaticity diagram with physiological axes – Parts 1 and 2. Technical Report 170-1</w:t>
      </w:r>
      <w:r w:rsidRPr="0077251A">
        <w:rPr>
          <w:noProof/>
        </w:rPr>
        <w:t>. Vienna: Central Bureau of the Commission Internationale de l' Éclairage.</w:t>
      </w:r>
    </w:p>
    <w:p w14:paraId="5BDA2043" w14:textId="77777777" w:rsidR="0077251A" w:rsidRPr="0077251A" w:rsidRDefault="0077251A" w:rsidP="0077251A">
      <w:pPr>
        <w:pStyle w:val="EndNoteBibliography"/>
        <w:ind w:left="720" w:hanging="720"/>
        <w:rPr>
          <w:noProof/>
        </w:rPr>
      </w:pPr>
      <w:r w:rsidRPr="0077251A">
        <w:rPr>
          <w:noProof/>
        </w:rPr>
        <w:t xml:space="preserve">Cohen, M. R., &amp; Maunsell, J. H. (2011). Using neuronal populations to study the mechanisms underlying spatial and feature attention. </w:t>
      </w:r>
      <w:r w:rsidRPr="0077251A">
        <w:rPr>
          <w:i/>
          <w:noProof/>
        </w:rPr>
        <w:t>Neuron, 70</w:t>
      </w:r>
      <w:r w:rsidRPr="0077251A">
        <w:rPr>
          <w:noProof/>
        </w:rPr>
        <w:t>(6), 1192-1204.</w:t>
      </w:r>
    </w:p>
    <w:p w14:paraId="1FE79318" w14:textId="77777777" w:rsidR="0077251A" w:rsidRPr="0077251A" w:rsidRDefault="0077251A" w:rsidP="0077251A">
      <w:pPr>
        <w:pStyle w:val="EndNoteBibliography"/>
        <w:ind w:left="720" w:hanging="720"/>
        <w:rPr>
          <w:noProof/>
        </w:rPr>
      </w:pPr>
      <w:r w:rsidRPr="0077251A">
        <w:rPr>
          <w:noProof/>
        </w:rPr>
        <w:lastRenderedPageBreak/>
        <w:t xml:space="preserve">Cottaris, N. P., Jiang, H., Ding, X., Wandell, B. A., &amp; Brainard, D. H. (2019). A computational-observer model of spatial contrast sensitivity: Effects of wave-front-based optics, cone-mosaic structure, and inference engine. </w:t>
      </w:r>
      <w:r w:rsidRPr="0077251A">
        <w:rPr>
          <w:i/>
          <w:noProof/>
        </w:rPr>
        <w:t>Journal of Vision, 19</w:t>
      </w:r>
      <w:r w:rsidRPr="0077251A">
        <w:rPr>
          <w:noProof/>
        </w:rPr>
        <w:t>(4), 8.</w:t>
      </w:r>
    </w:p>
    <w:p w14:paraId="0F5BD76A" w14:textId="77777777" w:rsidR="0077251A" w:rsidRPr="0077251A" w:rsidRDefault="0077251A" w:rsidP="0077251A">
      <w:pPr>
        <w:pStyle w:val="EndNoteBibliography"/>
        <w:ind w:left="720" w:hanging="720"/>
        <w:rPr>
          <w:noProof/>
        </w:rPr>
      </w:pPr>
      <w:r w:rsidRPr="0077251A">
        <w:rPr>
          <w:noProof/>
        </w:rPr>
        <w:t xml:space="preserve">Fechner, G. T. (1966). </w:t>
      </w:r>
      <w:r w:rsidRPr="0077251A">
        <w:rPr>
          <w:i/>
          <w:noProof/>
        </w:rPr>
        <w:t>Elements of Psychophysics</w:t>
      </w:r>
      <w:r w:rsidRPr="0077251A">
        <w:rPr>
          <w:noProof/>
        </w:rPr>
        <w:t>. New York: Holt, Rinehart and Winston.</w:t>
      </w:r>
    </w:p>
    <w:p w14:paraId="77DFECD9" w14:textId="77777777" w:rsidR="0077251A" w:rsidRPr="0077251A" w:rsidRDefault="0077251A" w:rsidP="0077251A">
      <w:pPr>
        <w:pStyle w:val="EndNoteBibliography"/>
        <w:ind w:left="720" w:hanging="720"/>
        <w:rPr>
          <w:noProof/>
        </w:rPr>
      </w:pPr>
      <w:r w:rsidRPr="0077251A">
        <w:rPr>
          <w:noProof/>
        </w:rPr>
        <w:t xml:space="preserve">Foster, D. H. (2011). Color constancy. </w:t>
      </w:r>
      <w:r w:rsidRPr="0077251A">
        <w:rPr>
          <w:i/>
          <w:noProof/>
        </w:rPr>
        <w:t>Vision Research, 51</w:t>
      </w:r>
      <w:r w:rsidRPr="0077251A">
        <w:rPr>
          <w:noProof/>
        </w:rPr>
        <w:t>(7), 674-700.</w:t>
      </w:r>
    </w:p>
    <w:p w14:paraId="65614D67" w14:textId="77777777" w:rsidR="0077251A" w:rsidRPr="0077251A" w:rsidRDefault="0077251A" w:rsidP="0077251A">
      <w:pPr>
        <w:pStyle w:val="EndNoteBibliography"/>
        <w:ind w:left="720" w:hanging="720"/>
        <w:rPr>
          <w:noProof/>
        </w:rPr>
      </w:pPr>
      <w:r w:rsidRPr="0077251A">
        <w:rPr>
          <w:noProof/>
        </w:rPr>
        <w:t xml:space="preserve">Gegenfurtner, K., &amp; Kiper, D. C. (1992). Contrast detection in luminance and chromatic noise. </w:t>
      </w:r>
      <w:r w:rsidRPr="0077251A">
        <w:rPr>
          <w:i/>
          <w:noProof/>
        </w:rPr>
        <w:t>Journal of the Optical Society of America A, 9</w:t>
      </w:r>
      <w:r w:rsidRPr="0077251A">
        <w:rPr>
          <w:noProof/>
        </w:rPr>
        <w:t>(11), 1880-1888.</w:t>
      </w:r>
    </w:p>
    <w:p w14:paraId="0A186827" w14:textId="77777777" w:rsidR="0077251A" w:rsidRPr="0077251A" w:rsidRDefault="0077251A" w:rsidP="0077251A">
      <w:pPr>
        <w:pStyle w:val="EndNoteBibliography"/>
        <w:ind w:left="720" w:hanging="720"/>
        <w:rPr>
          <w:noProof/>
        </w:rPr>
      </w:pPr>
      <w:r w:rsidRPr="0077251A">
        <w:rPr>
          <w:noProof/>
        </w:rPr>
        <w:t xml:space="preserve">Geisler, W. S., Najemnik, J., &amp; Ing, A. D. (2009). Optimal stimulus encoders for natural tasks. </w:t>
      </w:r>
      <w:r w:rsidRPr="0077251A">
        <w:rPr>
          <w:i/>
          <w:noProof/>
        </w:rPr>
        <w:t>Journal of Vision, 9</w:t>
      </w:r>
      <w:r w:rsidRPr="0077251A">
        <w:rPr>
          <w:noProof/>
        </w:rPr>
        <w:t>(13), 17 11-16.</w:t>
      </w:r>
    </w:p>
    <w:p w14:paraId="4336BFFC" w14:textId="77777777" w:rsidR="0077251A" w:rsidRPr="0077251A" w:rsidRDefault="0077251A" w:rsidP="0077251A">
      <w:pPr>
        <w:pStyle w:val="EndNoteBibliography"/>
        <w:ind w:left="720" w:hanging="720"/>
        <w:rPr>
          <w:noProof/>
        </w:rPr>
      </w:pPr>
      <w:r w:rsidRPr="0077251A">
        <w:rPr>
          <w:noProof/>
        </w:rPr>
        <w:t xml:space="preserve">Gilchrist, A. L. (2006). </w:t>
      </w:r>
      <w:r w:rsidRPr="0077251A">
        <w:rPr>
          <w:i/>
          <w:noProof/>
        </w:rPr>
        <w:t>Seeing Black and White</w:t>
      </w:r>
      <w:r w:rsidRPr="0077251A">
        <w:rPr>
          <w:noProof/>
        </w:rPr>
        <w:t>. Oxford: Oxford University Press.</w:t>
      </w:r>
    </w:p>
    <w:p w14:paraId="2ED7A9A7" w14:textId="77777777" w:rsidR="0077251A" w:rsidRPr="0077251A" w:rsidRDefault="0077251A" w:rsidP="0077251A">
      <w:pPr>
        <w:pStyle w:val="EndNoteBibliography"/>
        <w:ind w:left="720" w:hanging="720"/>
        <w:rPr>
          <w:noProof/>
        </w:rPr>
      </w:pPr>
      <w:r w:rsidRPr="0077251A">
        <w:rPr>
          <w:noProof/>
        </w:rPr>
        <w:t xml:space="preserve">Giulianini, F., &amp; Eskew, R. T., Jr. (1998). Chromatic masking in the (DL/L, DM/M) plane of cone-contrast space reveals only two detection mechanisms. </w:t>
      </w:r>
      <w:r w:rsidRPr="0077251A">
        <w:rPr>
          <w:i/>
          <w:noProof/>
        </w:rPr>
        <w:t>Vision Research, 38</w:t>
      </w:r>
      <w:r w:rsidRPr="0077251A">
        <w:rPr>
          <w:noProof/>
        </w:rPr>
        <w:t>, 3913-3926.</w:t>
      </w:r>
    </w:p>
    <w:p w14:paraId="488F327A" w14:textId="77777777" w:rsidR="0077251A" w:rsidRPr="0077251A" w:rsidRDefault="0077251A" w:rsidP="0077251A">
      <w:pPr>
        <w:pStyle w:val="EndNoteBibliography"/>
        <w:ind w:left="720" w:hanging="720"/>
        <w:rPr>
          <w:noProof/>
        </w:rPr>
      </w:pPr>
      <w:r w:rsidRPr="0077251A">
        <w:rPr>
          <w:noProof/>
        </w:rPr>
        <w:t xml:space="preserve">Green, D. M., &amp; Swets, J. A. (1996). </w:t>
      </w:r>
      <w:r w:rsidRPr="0077251A">
        <w:rPr>
          <w:i/>
          <w:noProof/>
        </w:rPr>
        <w:t>Signal Detection Theory and Psychophysics</w:t>
      </w:r>
      <w:r w:rsidRPr="0077251A">
        <w:rPr>
          <w:noProof/>
        </w:rPr>
        <w:t xml:space="preserve"> (Vol. 1). New York: Wiley.</w:t>
      </w:r>
    </w:p>
    <w:p w14:paraId="00A41BC1" w14:textId="77777777" w:rsidR="0077251A" w:rsidRPr="0077251A" w:rsidRDefault="0077251A" w:rsidP="0077251A">
      <w:pPr>
        <w:pStyle w:val="EndNoteBibliography"/>
        <w:ind w:left="720" w:hanging="720"/>
        <w:rPr>
          <w:noProof/>
        </w:rPr>
      </w:pPr>
      <w:r w:rsidRPr="0077251A">
        <w:rPr>
          <w:noProof/>
        </w:rPr>
        <w:t xml:space="preserve">Heasly, B. S., Cottaris, N. P., Lichtman, D. P., Xiao, B., &amp; Brainard, D. H. (2014). RenderToolbox3: MATLAB tools that facilitate physically based stimulus rendering for vision research. </w:t>
      </w:r>
      <w:r w:rsidRPr="0077251A">
        <w:rPr>
          <w:i/>
          <w:noProof/>
        </w:rPr>
        <w:t>Journal of Vision, 14</w:t>
      </w:r>
      <w:r w:rsidRPr="0077251A">
        <w:rPr>
          <w:noProof/>
        </w:rPr>
        <w:t>(2).</w:t>
      </w:r>
    </w:p>
    <w:p w14:paraId="75BB3BFB" w14:textId="77777777" w:rsidR="0077251A" w:rsidRPr="0077251A" w:rsidRDefault="0077251A" w:rsidP="0077251A">
      <w:pPr>
        <w:pStyle w:val="EndNoteBibliography"/>
        <w:ind w:left="720" w:hanging="720"/>
        <w:rPr>
          <w:noProof/>
        </w:rPr>
      </w:pPr>
      <w:r w:rsidRPr="0077251A">
        <w:rPr>
          <w:noProof/>
        </w:rPr>
        <w:t xml:space="preserve">Helmholtz, H. (1896). </w:t>
      </w:r>
      <w:r w:rsidRPr="0077251A">
        <w:rPr>
          <w:i/>
          <w:noProof/>
        </w:rPr>
        <w:t>Physiological Optics</w:t>
      </w:r>
      <w:r w:rsidRPr="0077251A">
        <w:rPr>
          <w:noProof/>
        </w:rPr>
        <w:t>. New York: Dover Publications, Inc.</w:t>
      </w:r>
    </w:p>
    <w:p w14:paraId="0AD1E1EC" w14:textId="77777777" w:rsidR="0077251A" w:rsidRPr="0077251A" w:rsidRDefault="0077251A" w:rsidP="0077251A">
      <w:pPr>
        <w:pStyle w:val="EndNoteBibliography"/>
        <w:ind w:left="720" w:hanging="720"/>
        <w:rPr>
          <w:noProof/>
        </w:rPr>
      </w:pPr>
      <w:r w:rsidRPr="0077251A">
        <w:rPr>
          <w:noProof/>
        </w:rPr>
        <w:t xml:space="preserve">Henning, G. B., Hertz, B. G., &amp; Hinton, J. L. (1981). Effects of different hypothetical detection mechanisms on the shape of spatial-frequency filters inferred from masking experiments: I. Noise masks. </w:t>
      </w:r>
      <w:r w:rsidRPr="0077251A">
        <w:rPr>
          <w:i/>
          <w:noProof/>
        </w:rPr>
        <w:t>Journal of the Optical Society of America, 71</w:t>
      </w:r>
      <w:r w:rsidRPr="0077251A">
        <w:rPr>
          <w:noProof/>
        </w:rPr>
        <w:t>(5), 574-581.</w:t>
      </w:r>
    </w:p>
    <w:p w14:paraId="05A8E829" w14:textId="77777777" w:rsidR="0077251A" w:rsidRPr="0077251A" w:rsidRDefault="0077251A" w:rsidP="0077251A">
      <w:pPr>
        <w:pStyle w:val="EndNoteBibliography"/>
        <w:ind w:left="720" w:hanging="720"/>
        <w:rPr>
          <w:noProof/>
        </w:rPr>
      </w:pPr>
      <w:r w:rsidRPr="0077251A">
        <w:rPr>
          <w:noProof/>
        </w:rPr>
        <w:t xml:space="preserve">Hillis, J. M., &amp; Brainard, D. H. (2005). Do common mechanisms of adaptation mediate color discrimination and appearance? Uniform backgrounds. </w:t>
      </w:r>
      <w:r w:rsidRPr="0077251A">
        <w:rPr>
          <w:i/>
          <w:noProof/>
        </w:rPr>
        <w:t>Journal of the Optical Society of America A, 22</w:t>
      </w:r>
      <w:r w:rsidRPr="0077251A">
        <w:rPr>
          <w:noProof/>
        </w:rPr>
        <w:t>(10), 2090-2106.</w:t>
      </w:r>
    </w:p>
    <w:p w14:paraId="7A9BE629" w14:textId="77777777" w:rsidR="0077251A" w:rsidRPr="0077251A" w:rsidRDefault="0077251A" w:rsidP="0077251A">
      <w:pPr>
        <w:pStyle w:val="EndNoteBibliography"/>
        <w:ind w:left="720" w:hanging="720"/>
        <w:rPr>
          <w:noProof/>
        </w:rPr>
      </w:pPr>
      <w:r w:rsidRPr="0077251A">
        <w:rPr>
          <w:noProof/>
        </w:rPr>
        <w:t xml:space="preserve">Hillis, J. M., &amp; Brainard, D. H. (2007a). Distinct mechanisms mediate visual detection and identification. </w:t>
      </w:r>
      <w:r w:rsidRPr="0077251A">
        <w:rPr>
          <w:i/>
          <w:noProof/>
        </w:rPr>
        <w:t>Current Biology, 17</w:t>
      </w:r>
      <w:r w:rsidRPr="0077251A">
        <w:rPr>
          <w:noProof/>
        </w:rPr>
        <w:t>(19), 1714-1719.</w:t>
      </w:r>
    </w:p>
    <w:p w14:paraId="05DAFE02" w14:textId="77777777" w:rsidR="0077251A" w:rsidRPr="0077251A" w:rsidRDefault="0077251A" w:rsidP="0077251A">
      <w:pPr>
        <w:pStyle w:val="EndNoteBibliography"/>
        <w:ind w:left="720" w:hanging="720"/>
        <w:rPr>
          <w:noProof/>
        </w:rPr>
      </w:pPr>
      <w:r w:rsidRPr="0077251A">
        <w:rPr>
          <w:noProof/>
        </w:rPr>
        <w:t xml:space="preserve">Hillis, J. M., &amp; Brainard, D. H. (2007b). Do common mechanisms of adaptation mediate color discrimination and appearance? Contrast adaptation. </w:t>
      </w:r>
      <w:r w:rsidRPr="0077251A">
        <w:rPr>
          <w:i/>
          <w:noProof/>
        </w:rPr>
        <w:t>Journal of the Optical Society of America A, 24</w:t>
      </w:r>
      <w:r w:rsidRPr="0077251A">
        <w:rPr>
          <w:noProof/>
        </w:rPr>
        <w:t>(8), 2122-2133.</w:t>
      </w:r>
    </w:p>
    <w:p w14:paraId="3927DECD" w14:textId="77777777" w:rsidR="0077251A" w:rsidRPr="0077251A" w:rsidRDefault="0077251A" w:rsidP="0077251A">
      <w:pPr>
        <w:pStyle w:val="EndNoteBibliography"/>
        <w:ind w:left="720" w:hanging="720"/>
        <w:rPr>
          <w:noProof/>
        </w:rPr>
      </w:pPr>
      <w:r w:rsidRPr="0077251A">
        <w:rPr>
          <w:noProof/>
        </w:rPr>
        <w:t xml:space="preserve">Hurlbert, A. (2019). Challenges to color constancy in a contemporary light. </w:t>
      </w:r>
      <w:r w:rsidRPr="0077251A">
        <w:rPr>
          <w:i/>
          <w:noProof/>
        </w:rPr>
        <w:t>Current Opinion in Behavioral Sciences, 30</w:t>
      </w:r>
      <w:r w:rsidRPr="0077251A">
        <w:rPr>
          <w:noProof/>
        </w:rPr>
        <w:t>, 186-193.</w:t>
      </w:r>
    </w:p>
    <w:p w14:paraId="61EED0B1" w14:textId="77777777" w:rsidR="0077251A" w:rsidRPr="0077251A" w:rsidRDefault="0077251A" w:rsidP="0077251A">
      <w:pPr>
        <w:pStyle w:val="EndNoteBibliography"/>
        <w:ind w:left="720" w:hanging="720"/>
        <w:rPr>
          <w:i/>
          <w:noProof/>
        </w:rPr>
      </w:pPr>
      <w:r w:rsidRPr="0077251A">
        <w:rPr>
          <w:noProof/>
        </w:rPr>
        <w:t xml:space="preserve">Ishihara, S. (1977). Tests for colour-blindness. </w:t>
      </w:r>
      <w:r w:rsidRPr="0077251A">
        <w:rPr>
          <w:i/>
          <w:noProof/>
        </w:rPr>
        <w:t>Tokyo: Kanehara Shuppen Company, Ltd.</w:t>
      </w:r>
    </w:p>
    <w:p w14:paraId="5F54B099" w14:textId="77777777" w:rsidR="0077251A" w:rsidRPr="0077251A" w:rsidRDefault="0077251A" w:rsidP="0077251A">
      <w:pPr>
        <w:pStyle w:val="EndNoteBibliography"/>
        <w:ind w:left="720" w:hanging="720"/>
        <w:rPr>
          <w:noProof/>
        </w:rPr>
      </w:pPr>
      <w:r w:rsidRPr="0077251A">
        <w:rPr>
          <w:noProof/>
        </w:rPr>
        <w:t xml:space="preserve">Jaini, P., &amp; Burge, J. (2017). Linking normative models of natural tasks to descriptive models of neural response. </w:t>
      </w:r>
      <w:r w:rsidRPr="0077251A">
        <w:rPr>
          <w:i/>
          <w:noProof/>
        </w:rPr>
        <w:t>Journal of Vision, 17</w:t>
      </w:r>
      <w:r w:rsidRPr="0077251A">
        <w:rPr>
          <w:noProof/>
        </w:rPr>
        <w:t>(12), 16.</w:t>
      </w:r>
    </w:p>
    <w:p w14:paraId="760EBC29" w14:textId="77777777" w:rsidR="0077251A" w:rsidRPr="0077251A" w:rsidRDefault="0077251A" w:rsidP="0077251A">
      <w:pPr>
        <w:pStyle w:val="EndNoteBibliography"/>
        <w:ind w:left="720" w:hanging="720"/>
        <w:rPr>
          <w:noProof/>
        </w:rPr>
      </w:pPr>
      <w:r w:rsidRPr="0077251A">
        <w:rPr>
          <w:noProof/>
        </w:rPr>
        <w:t>Jakob, W. (2010). Mitsuba Renderer.</w:t>
      </w:r>
    </w:p>
    <w:p w14:paraId="200B9062" w14:textId="77777777" w:rsidR="0077251A" w:rsidRPr="0077251A" w:rsidRDefault="0077251A" w:rsidP="0077251A">
      <w:pPr>
        <w:pStyle w:val="EndNoteBibliography"/>
        <w:ind w:left="720" w:hanging="720"/>
        <w:rPr>
          <w:noProof/>
        </w:rPr>
      </w:pPr>
      <w:r w:rsidRPr="0077251A">
        <w:rPr>
          <w:noProof/>
        </w:rPr>
        <w:t xml:space="preserve">Kelly, K. L., Gibson, K. S., &amp; Nickerson, D. (1943). Tristimulus specification of the Munsell book of color from spectrophoto-metric measurements. </w:t>
      </w:r>
      <w:r w:rsidRPr="0077251A">
        <w:rPr>
          <w:i/>
          <w:noProof/>
        </w:rPr>
        <w:t>Journal of the Optical Society of America, 33</w:t>
      </w:r>
      <w:r w:rsidRPr="0077251A">
        <w:rPr>
          <w:noProof/>
        </w:rPr>
        <w:t>(7), 355-376.</w:t>
      </w:r>
    </w:p>
    <w:p w14:paraId="10DA81C4" w14:textId="77777777" w:rsidR="0077251A" w:rsidRPr="0077251A" w:rsidRDefault="0077251A" w:rsidP="0077251A">
      <w:pPr>
        <w:pStyle w:val="EndNoteBibliography"/>
        <w:ind w:left="720" w:hanging="720"/>
        <w:rPr>
          <w:noProof/>
        </w:rPr>
      </w:pPr>
      <w:r w:rsidRPr="0077251A">
        <w:rPr>
          <w:noProof/>
        </w:rPr>
        <w:t xml:space="preserve">Kingdom, F. A. (2011). Lightness, brightness and transparency: a quarter century of new ideas, captivating demonstrations and unrelenting controversy. </w:t>
      </w:r>
      <w:r w:rsidRPr="0077251A">
        <w:rPr>
          <w:i/>
          <w:noProof/>
        </w:rPr>
        <w:t>Vision Research, 51</w:t>
      </w:r>
      <w:r w:rsidRPr="0077251A">
        <w:rPr>
          <w:noProof/>
        </w:rPr>
        <w:t>(7), 652-673.</w:t>
      </w:r>
    </w:p>
    <w:p w14:paraId="0F187BD2" w14:textId="77777777" w:rsidR="0077251A" w:rsidRPr="0077251A" w:rsidRDefault="0077251A" w:rsidP="0077251A">
      <w:pPr>
        <w:pStyle w:val="EndNoteBibliography"/>
        <w:ind w:left="720" w:hanging="720"/>
        <w:rPr>
          <w:noProof/>
        </w:rPr>
      </w:pPr>
      <w:r w:rsidRPr="0077251A">
        <w:rPr>
          <w:noProof/>
        </w:rPr>
        <w:t xml:space="preserve">Knill, D. C., &amp; Richards, W. (1996). </w:t>
      </w:r>
      <w:r w:rsidRPr="0077251A">
        <w:rPr>
          <w:i/>
          <w:noProof/>
        </w:rPr>
        <w:t>Perception as Bayesian Inference</w:t>
      </w:r>
      <w:r w:rsidRPr="0077251A">
        <w:rPr>
          <w:noProof/>
        </w:rPr>
        <w:t>. Cambridge: Cambridge University Press.</w:t>
      </w:r>
    </w:p>
    <w:p w14:paraId="3ADEB709" w14:textId="77777777" w:rsidR="0077251A" w:rsidRPr="0077251A" w:rsidRDefault="0077251A" w:rsidP="0077251A">
      <w:pPr>
        <w:pStyle w:val="EndNoteBibliography"/>
        <w:ind w:left="720" w:hanging="720"/>
        <w:rPr>
          <w:noProof/>
        </w:rPr>
      </w:pPr>
      <w:r w:rsidRPr="0077251A">
        <w:rPr>
          <w:noProof/>
        </w:rPr>
        <w:t xml:space="preserve">Legge, G. E., Kersten, D., &amp; Burgess, A. E. (1987). Contrast discrimination in noise. </w:t>
      </w:r>
      <w:r w:rsidRPr="0077251A">
        <w:rPr>
          <w:i/>
          <w:noProof/>
        </w:rPr>
        <w:t>Journal of the Optical Society of America A, 4</w:t>
      </w:r>
      <w:r w:rsidRPr="0077251A">
        <w:rPr>
          <w:noProof/>
        </w:rPr>
        <w:t>(2), 391-404.</w:t>
      </w:r>
    </w:p>
    <w:p w14:paraId="63D47514" w14:textId="77777777" w:rsidR="0077251A" w:rsidRPr="0077251A" w:rsidRDefault="0077251A" w:rsidP="0077251A">
      <w:pPr>
        <w:pStyle w:val="EndNoteBibliography"/>
        <w:ind w:left="720" w:hanging="720"/>
        <w:rPr>
          <w:noProof/>
        </w:rPr>
      </w:pPr>
      <w:r w:rsidRPr="0077251A">
        <w:rPr>
          <w:noProof/>
        </w:rPr>
        <w:lastRenderedPageBreak/>
        <w:t xml:space="preserve">Losada, M. A., &amp; Mullen, K. T. (1995). Color and luminance spatial tuning estimated by noise masking in the absence of off-frequency looking. </w:t>
      </w:r>
      <w:r w:rsidRPr="0077251A">
        <w:rPr>
          <w:i/>
          <w:noProof/>
        </w:rPr>
        <w:t>Journal of the Optical Society of America A, 12</w:t>
      </w:r>
      <w:r w:rsidRPr="0077251A">
        <w:rPr>
          <w:noProof/>
        </w:rPr>
        <w:t>(2), 250-260.</w:t>
      </w:r>
    </w:p>
    <w:p w14:paraId="54E86510" w14:textId="77777777" w:rsidR="0077251A" w:rsidRPr="0077251A" w:rsidRDefault="0077251A" w:rsidP="0077251A">
      <w:pPr>
        <w:pStyle w:val="EndNoteBibliography"/>
        <w:ind w:left="720" w:hanging="720"/>
        <w:rPr>
          <w:noProof/>
        </w:rPr>
      </w:pPr>
      <w:r w:rsidRPr="0077251A">
        <w:rPr>
          <w:noProof/>
        </w:rPr>
        <w:t xml:space="preserve">Lotto, R. B., &amp; Purves, D. (1999). The effects of color on brightness. </w:t>
      </w:r>
      <w:r w:rsidRPr="0077251A">
        <w:rPr>
          <w:i/>
          <w:noProof/>
        </w:rPr>
        <w:t>Nature Neuroscience, 2</w:t>
      </w:r>
      <w:r w:rsidRPr="0077251A">
        <w:rPr>
          <w:noProof/>
        </w:rPr>
        <w:t>(11), 1010-1014.</w:t>
      </w:r>
    </w:p>
    <w:p w14:paraId="472EACC5" w14:textId="77777777" w:rsidR="0077251A" w:rsidRPr="0077251A" w:rsidRDefault="0077251A" w:rsidP="0077251A">
      <w:pPr>
        <w:pStyle w:val="EndNoteBibliography"/>
        <w:ind w:left="720" w:hanging="720"/>
        <w:rPr>
          <w:noProof/>
        </w:rPr>
      </w:pPr>
      <w:r w:rsidRPr="0077251A">
        <w:rPr>
          <w:noProof/>
        </w:rPr>
        <w:t xml:space="preserve">Marimont, D. H., &amp; Wandell, B. A. (1994). Matching color images: the effects of axial chromatic aberration. </w:t>
      </w:r>
      <w:r w:rsidRPr="0077251A">
        <w:rPr>
          <w:i/>
          <w:noProof/>
        </w:rPr>
        <w:t>Journal of the Optical Society of America A, 11</w:t>
      </w:r>
      <w:r w:rsidRPr="0077251A">
        <w:rPr>
          <w:noProof/>
        </w:rPr>
        <w:t>(12), 3113-3122.</w:t>
      </w:r>
    </w:p>
    <w:p w14:paraId="3B277566" w14:textId="77777777" w:rsidR="0077251A" w:rsidRPr="0077251A" w:rsidRDefault="0077251A" w:rsidP="0077251A">
      <w:pPr>
        <w:pStyle w:val="EndNoteBibliography"/>
        <w:ind w:left="720" w:hanging="720"/>
        <w:rPr>
          <w:noProof/>
        </w:rPr>
      </w:pPr>
      <w:r w:rsidRPr="0077251A">
        <w:rPr>
          <w:noProof/>
        </w:rPr>
        <w:t xml:space="preserve">Monaci, G., Menegaz, G., Süsstrunk, S., &amp; Knoblauch, K. (2004). Chromatic contrast detection in spatial chromatic noise. </w:t>
      </w:r>
      <w:r w:rsidRPr="0077251A">
        <w:rPr>
          <w:i/>
          <w:noProof/>
        </w:rPr>
        <w:t>Visual Neuroscience, 21</w:t>
      </w:r>
      <w:r w:rsidRPr="0077251A">
        <w:rPr>
          <w:noProof/>
        </w:rPr>
        <w:t>, 291-294.</w:t>
      </w:r>
    </w:p>
    <w:p w14:paraId="7FFD57CA" w14:textId="77777777" w:rsidR="0077251A" w:rsidRPr="0077251A" w:rsidRDefault="0077251A" w:rsidP="0077251A">
      <w:pPr>
        <w:pStyle w:val="EndNoteBibliography"/>
        <w:ind w:left="720" w:hanging="720"/>
        <w:rPr>
          <w:noProof/>
        </w:rPr>
      </w:pPr>
      <w:r w:rsidRPr="0077251A">
        <w:rPr>
          <w:noProof/>
        </w:rPr>
        <w:t xml:space="preserve">Murray, R. F. (2021). Lightness perception in complex scenes. </w:t>
      </w:r>
      <w:r w:rsidRPr="0077251A">
        <w:rPr>
          <w:i/>
          <w:noProof/>
        </w:rPr>
        <w:t>Annual Review of Vision Science, in press</w:t>
      </w:r>
      <w:r w:rsidRPr="0077251A">
        <w:rPr>
          <w:noProof/>
        </w:rPr>
        <w:t>.</w:t>
      </w:r>
    </w:p>
    <w:p w14:paraId="65876935" w14:textId="77777777" w:rsidR="0077251A" w:rsidRPr="0077251A" w:rsidRDefault="0077251A" w:rsidP="0077251A">
      <w:pPr>
        <w:pStyle w:val="EndNoteBibliography"/>
        <w:ind w:left="720" w:hanging="720"/>
        <w:rPr>
          <w:noProof/>
        </w:rPr>
      </w:pPr>
      <w:r w:rsidRPr="0077251A">
        <w:rPr>
          <w:noProof/>
        </w:rPr>
        <w:t xml:space="preserve">Nachmias, J. (1999). How is a grating detected on a narrowband noise masker? </w:t>
      </w:r>
      <w:r w:rsidRPr="0077251A">
        <w:rPr>
          <w:i/>
          <w:noProof/>
        </w:rPr>
        <w:t>Vision Research, 39</w:t>
      </w:r>
      <w:r w:rsidRPr="0077251A">
        <w:rPr>
          <w:noProof/>
        </w:rPr>
        <w:t>(6), 1133-1142.</w:t>
      </w:r>
    </w:p>
    <w:p w14:paraId="14171B06" w14:textId="77777777" w:rsidR="0077251A" w:rsidRPr="0077251A" w:rsidRDefault="0077251A" w:rsidP="0077251A">
      <w:pPr>
        <w:pStyle w:val="EndNoteBibliography"/>
        <w:ind w:left="720" w:hanging="720"/>
        <w:rPr>
          <w:noProof/>
        </w:rPr>
      </w:pPr>
      <w:r w:rsidRPr="0077251A">
        <w:rPr>
          <w:noProof/>
        </w:rPr>
        <w:t xml:space="preserve">Nachmias, J., &amp; Sansbury, R. V. (1974). Grating contrast: discrimination may be better than detection. </w:t>
      </w:r>
      <w:r w:rsidRPr="0077251A">
        <w:rPr>
          <w:i/>
          <w:noProof/>
        </w:rPr>
        <w:t>Vision Research, 14</w:t>
      </w:r>
      <w:r w:rsidRPr="0077251A">
        <w:rPr>
          <w:noProof/>
        </w:rPr>
        <w:t>(10), 1039–1042.</w:t>
      </w:r>
    </w:p>
    <w:p w14:paraId="46593519" w14:textId="77777777" w:rsidR="0077251A" w:rsidRPr="0077251A" w:rsidRDefault="0077251A" w:rsidP="0077251A">
      <w:pPr>
        <w:pStyle w:val="EndNoteBibliography"/>
        <w:ind w:left="720" w:hanging="720"/>
        <w:rPr>
          <w:noProof/>
        </w:rPr>
      </w:pPr>
      <w:r w:rsidRPr="0077251A">
        <w:rPr>
          <w:noProof/>
        </w:rPr>
        <w:t xml:space="preserve">Parker, A. J., &amp; Newsome, W. T. (1998). Sense and the single neuron: probing the physiology of perception. </w:t>
      </w:r>
      <w:r w:rsidRPr="0077251A">
        <w:rPr>
          <w:i/>
          <w:noProof/>
        </w:rPr>
        <w:t>Annual Review of Neuroscience, 21</w:t>
      </w:r>
      <w:r w:rsidRPr="0077251A">
        <w:rPr>
          <w:noProof/>
        </w:rPr>
        <w:t>(1), 227-277.</w:t>
      </w:r>
    </w:p>
    <w:p w14:paraId="1759AD97" w14:textId="77777777" w:rsidR="0077251A" w:rsidRPr="0077251A" w:rsidRDefault="0077251A" w:rsidP="0077251A">
      <w:pPr>
        <w:pStyle w:val="EndNoteBibliography"/>
        <w:ind w:left="720" w:hanging="720"/>
        <w:rPr>
          <w:noProof/>
        </w:rPr>
      </w:pPr>
      <w:r w:rsidRPr="0077251A">
        <w:rPr>
          <w:noProof/>
        </w:rPr>
        <w:t xml:space="preserve">Pearce, B., Crichton, S., Mackiewicz, M., Finlayson, G. D., &amp; Hurlbert, A. (2014). Chromatic illumination discrimination ability reveals that human colour constancy is optimised for blue daylight illuminations. </w:t>
      </w:r>
      <w:r w:rsidRPr="0077251A">
        <w:rPr>
          <w:i/>
          <w:noProof/>
        </w:rPr>
        <w:t>PLoS ONE 9</w:t>
      </w:r>
      <w:r w:rsidRPr="0077251A">
        <w:rPr>
          <w:noProof/>
        </w:rPr>
        <w:t>(2:e87989), e87989.</w:t>
      </w:r>
    </w:p>
    <w:p w14:paraId="526F08B7" w14:textId="77777777" w:rsidR="0077251A" w:rsidRPr="0077251A" w:rsidRDefault="0077251A" w:rsidP="0077251A">
      <w:pPr>
        <w:pStyle w:val="EndNoteBibliography"/>
        <w:ind w:left="720" w:hanging="720"/>
        <w:rPr>
          <w:noProof/>
        </w:rPr>
      </w:pPr>
      <w:r w:rsidRPr="0077251A">
        <w:rPr>
          <w:noProof/>
        </w:rPr>
        <w:t xml:space="preserve">Pelli, D. G. (1990). The quantum efficiency of vision. In C. Blakemore (Ed.), </w:t>
      </w:r>
      <w:r w:rsidRPr="0077251A">
        <w:rPr>
          <w:i/>
          <w:noProof/>
        </w:rPr>
        <w:t>Vision: Coding and Efficiency</w:t>
      </w:r>
      <w:r w:rsidRPr="0077251A">
        <w:rPr>
          <w:noProof/>
        </w:rPr>
        <w:t xml:space="preserve"> (pp. 3-24).</w:t>
      </w:r>
    </w:p>
    <w:p w14:paraId="7FA3F1C5" w14:textId="77777777" w:rsidR="0077251A" w:rsidRPr="0077251A" w:rsidRDefault="0077251A" w:rsidP="0077251A">
      <w:pPr>
        <w:pStyle w:val="EndNoteBibliography"/>
        <w:ind w:left="720" w:hanging="720"/>
        <w:rPr>
          <w:noProof/>
        </w:rPr>
      </w:pPr>
      <w:r w:rsidRPr="0077251A">
        <w:rPr>
          <w:noProof/>
        </w:rPr>
        <w:t xml:space="preserve">Pelli, D. G., &amp; Farell, B. (1999). Why use noise? </w:t>
      </w:r>
      <w:r w:rsidRPr="0077251A">
        <w:rPr>
          <w:i/>
          <w:noProof/>
        </w:rPr>
        <w:t>Journal of the Optical Society of America A, 16</w:t>
      </w:r>
      <w:r w:rsidRPr="0077251A">
        <w:rPr>
          <w:noProof/>
        </w:rPr>
        <w:t>(3), 647-653.</w:t>
      </w:r>
    </w:p>
    <w:p w14:paraId="55F7C43B" w14:textId="77777777" w:rsidR="0077251A" w:rsidRPr="0077251A" w:rsidRDefault="0077251A" w:rsidP="0077251A">
      <w:pPr>
        <w:pStyle w:val="EndNoteBibliography"/>
        <w:ind w:left="720" w:hanging="720"/>
        <w:rPr>
          <w:noProof/>
        </w:rPr>
      </w:pPr>
      <w:r w:rsidRPr="0077251A">
        <w:rPr>
          <w:noProof/>
        </w:rPr>
        <w:t xml:space="preserve">Prins, N., &amp; Kingdom, F. A. A. (2018). Applying the model-comparison approach to test specific tesearch hypotheses in psychophysical research using the Palamedes toolbox. </w:t>
      </w:r>
      <w:r w:rsidRPr="0077251A">
        <w:rPr>
          <w:i/>
          <w:noProof/>
        </w:rPr>
        <w:t>Frontiers in Psychology, 9</w:t>
      </w:r>
      <w:r w:rsidRPr="0077251A">
        <w:rPr>
          <w:noProof/>
        </w:rPr>
        <w:t>, 1250.</w:t>
      </w:r>
    </w:p>
    <w:p w14:paraId="60690F1A" w14:textId="77777777" w:rsidR="0077251A" w:rsidRPr="0077251A" w:rsidRDefault="0077251A" w:rsidP="0077251A">
      <w:pPr>
        <w:pStyle w:val="EndNoteBibliography"/>
        <w:ind w:left="720" w:hanging="720"/>
        <w:rPr>
          <w:noProof/>
        </w:rPr>
      </w:pPr>
      <w:r w:rsidRPr="0077251A">
        <w:rPr>
          <w:noProof/>
        </w:rPr>
        <w:t xml:space="preserve">Radonjić, A., Ding, X., Krieger, A., Aston, S., Hurlbert, A. C., &amp; Brainard, D. H. (2018). Illumination discrimination in the absence of a fixed surface-reflectance layout. </w:t>
      </w:r>
      <w:r w:rsidRPr="0077251A">
        <w:rPr>
          <w:i/>
          <w:noProof/>
        </w:rPr>
        <w:t>Journal of Vision, 18</w:t>
      </w:r>
      <w:r w:rsidRPr="0077251A">
        <w:rPr>
          <w:noProof/>
        </w:rPr>
        <w:t>(5:11).</w:t>
      </w:r>
    </w:p>
    <w:p w14:paraId="5633E17B" w14:textId="77777777" w:rsidR="0077251A" w:rsidRPr="0077251A" w:rsidRDefault="0077251A" w:rsidP="0077251A">
      <w:pPr>
        <w:pStyle w:val="EndNoteBibliography"/>
        <w:ind w:left="720" w:hanging="720"/>
        <w:rPr>
          <w:noProof/>
        </w:rPr>
      </w:pPr>
      <w:r w:rsidRPr="0077251A">
        <w:rPr>
          <w:noProof/>
        </w:rPr>
        <w:t xml:space="preserve">Radonjić, A., Pearce, B., Aston, S., Krieger, A., Dubin, H., Cottaris, N. P., et al. (2016). Illumination discrimination in real and simulated scenes. </w:t>
      </w:r>
      <w:r w:rsidRPr="0077251A">
        <w:rPr>
          <w:i/>
          <w:noProof/>
        </w:rPr>
        <w:t>Journal of Vision, 16</w:t>
      </w:r>
      <w:r w:rsidRPr="0077251A">
        <w:rPr>
          <w:noProof/>
        </w:rPr>
        <w:t>(11:2), 1-18.</w:t>
      </w:r>
    </w:p>
    <w:p w14:paraId="7811B44D" w14:textId="77777777" w:rsidR="0077251A" w:rsidRPr="0077251A" w:rsidRDefault="0077251A" w:rsidP="0077251A">
      <w:pPr>
        <w:pStyle w:val="EndNoteBibliography"/>
        <w:ind w:left="720" w:hanging="720"/>
        <w:rPr>
          <w:noProof/>
        </w:rPr>
      </w:pPr>
      <w:r w:rsidRPr="0077251A">
        <w:rPr>
          <w:noProof/>
        </w:rPr>
        <w:t xml:space="preserve">Rodieck, R. W. (1998). </w:t>
      </w:r>
      <w:r w:rsidRPr="0077251A">
        <w:rPr>
          <w:i/>
          <w:noProof/>
        </w:rPr>
        <w:t>The First Steps in Seeing</w:t>
      </w:r>
      <w:r w:rsidRPr="0077251A">
        <w:rPr>
          <w:noProof/>
        </w:rPr>
        <w:t>. Sunderland, Mass.: Sinauer.</w:t>
      </w:r>
    </w:p>
    <w:p w14:paraId="1853B819" w14:textId="77777777" w:rsidR="0077251A" w:rsidRPr="0077251A" w:rsidRDefault="0077251A" w:rsidP="0077251A">
      <w:pPr>
        <w:pStyle w:val="EndNoteBibliography"/>
        <w:ind w:left="720" w:hanging="720"/>
        <w:rPr>
          <w:noProof/>
        </w:rPr>
      </w:pPr>
      <w:r w:rsidRPr="0077251A">
        <w:rPr>
          <w:noProof/>
        </w:rPr>
        <w:t xml:space="preserve">Rovamo, J., Franssila, R., &amp; Nasanen, R. (1992). Contrast sensitivity as a function of spatial frequency, viewing distance and eccentricity with and without spatial noise. </w:t>
      </w:r>
      <w:r w:rsidRPr="0077251A">
        <w:rPr>
          <w:i/>
          <w:noProof/>
        </w:rPr>
        <w:t>Vision Research, 32</w:t>
      </w:r>
      <w:r w:rsidRPr="0077251A">
        <w:rPr>
          <w:noProof/>
        </w:rPr>
        <w:t>(4), 631-637.</w:t>
      </w:r>
    </w:p>
    <w:p w14:paraId="1EF30990" w14:textId="77777777" w:rsidR="0077251A" w:rsidRPr="0077251A" w:rsidRDefault="0077251A" w:rsidP="0077251A">
      <w:pPr>
        <w:pStyle w:val="EndNoteBibliography"/>
        <w:ind w:left="720" w:hanging="720"/>
        <w:rPr>
          <w:noProof/>
        </w:rPr>
      </w:pPr>
      <w:r w:rsidRPr="0077251A">
        <w:rPr>
          <w:noProof/>
        </w:rPr>
        <w:t xml:space="preserve">Rovamo, J., Raninen, A., &amp; Donner, K. (1999). The effects of temporal noise and retinal luminance on foveal flicker sensitivity. </w:t>
      </w:r>
      <w:r w:rsidRPr="0077251A">
        <w:rPr>
          <w:i/>
          <w:noProof/>
        </w:rPr>
        <w:t>Vision Research, 39</w:t>
      </w:r>
      <w:r w:rsidRPr="0077251A">
        <w:rPr>
          <w:noProof/>
        </w:rPr>
        <w:t>, 533-539.</w:t>
      </w:r>
    </w:p>
    <w:p w14:paraId="7F3E0BF0" w14:textId="77777777" w:rsidR="0077251A" w:rsidRPr="0077251A" w:rsidRDefault="0077251A" w:rsidP="0077251A">
      <w:pPr>
        <w:pStyle w:val="EndNoteBibliography"/>
        <w:ind w:left="720" w:hanging="720"/>
        <w:rPr>
          <w:noProof/>
        </w:rPr>
      </w:pPr>
      <w:r w:rsidRPr="0077251A">
        <w:rPr>
          <w:noProof/>
        </w:rPr>
        <w:t xml:space="preserve">Ruff, D. A., &amp; Cohen, M. R. (2019). Simultaneous multi-area recordings suggest that attention improves performance by reshaping stimulus representations. </w:t>
      </w:r>
      <w:r w:rsidRPr="0077251A">
        <w:rPr>
          <w:i/>
          <w:noProof/>
        </w:rPr>
        <w:t>Nature Neuroscience, 22</w:t>
      </w:r>
      <w:r w:rsidRPr="0077251A">
        <w:rPr>
          <w:noProof/>
        </w:rPr>
        <w:t>(10), 1669-1676.</w:t>
      </w:r>
    </w:p>
    <w:p w14:paraId="7AE614AA" w14:textId="77777777" w:rsidR="0077251A" w:rsidRPr="0077251A" w:rsidRDefault="0077251A" w:rsidP="0077251A">
      <w:pPr>
        <w:pStyle w:val="EndNoteBibliography"/>
        <w:ind w:left="720" w:hanging="720"/>
        <w:rPr>
          <w:noProof/>
        </w:rPr>
      </w:pPr>
      <w:r w:rsidRPr="0077251A">
        <w:rPr>
          <w:noProof/>
        </w:rPr>
        <w:t xml:space="preserve">Salzman, C. D., &amp; Newsome, W. T. (1994). Neural mechanisms for forming a perceptual decision. </w:t>
      </w:r>
      <w:r w:rsidRPr="0077251A">
        <w:rPr>
          <w:i/>
          <w:noProof/>
        </w:rPr>
        <w:t>Science, 264</w:t>
      </w:r>
      <w:r w:rsidRPr="0077251A">
        <w:rPr>
          <w:noProof/>
        </w:rPr>
        <w:t>, 231-237.</w:t>
      </w:r>
    </w:p>
    <w:p w14:paraId="7DC030E4" w14:textId="77777777" w:rsidR="0077251A" w:rsidRPr="0077251A" w:rsidRDefault="0077251A" w:rsidP="0077251A">
      <w:pPr>
        <w:pStyle w:val="EndNoteBibliography"/>
        <w:ind w:left="720" w:hanging="720"/>
        <w:rPr>
          <w:noProof/>
        </w:rPr>
      </w:pPr>
      <w:r w:rsidRPr="0077251A">
        <w:rPr>
          <w:noProof/>
        </w:rPr>
        <w:lastRenderedPageBreak/>
        <w:t xml:space="preserve">Sankeralli, M. J., &amp; Mullen, K. T. (1997). Postreceptoral chromatic detection mechanisms revealed by noise masking in three-dimensional cone contrast space. </w:t>
      </w:r>
      <w:r w:rsidRPr="0077251A">
        <w:rPr>
          <w:i/>
          <w:noProof/>
        </w:rPr>
        <w:t>Journal of the Optical Society of America A, 14</w:t>
      </w:r>
      <w:r w:rsidRPr="0077251A">
        <w:rPr>
          <w:noProof/>
        </w:rPr>
        <w:t>(10), 2633-2646.</w:t>
      </w:r>
    </w:p>
    <w:p w14:paraId="54A804C4" w14:textId="77777777" w:rsidR="0077251A" w:rsidRPr="0077251A" w:rsidRDefault="0077251A" w:rsidP="0077251A">
      <w:pPr>
        <w:pStyle w:val="EndNoteBibliography"/>
        <w:ind w:left="720" w:hanging="720"/>
        <w:rPr>
          <w:noProof/>
        </w:rPr>
      </w:pPr>
      <w:r w:rsidRPr="0077251A">
        <w:rPr>
          <w:noProof/>
        </w:rPr>
        <w:t xml:space="preserve">Shadlen, M. N., Britten, K. H., Newsome, W. T., &amp; Movshon, J. A. (1996). A computational analysis of the relationship between neuronal and behavioral responses to visual motion. </w:t>
      </w:r>
      <w:r w:rsidRPr="0077251A">
        <w:rPr>
          <w:i/>
          <w:noProof/>
        </w:rPr>
        <w:t>Journal of Neuroscience, 16</w:t>
      </w:r>
      <w:r w:rsidRPr="0077251A">
        <w:rPr>
          <w:noProof/>
        </w:rPr>
        <w:t>, 1486-1510.</w:t>
      </w:r>
    </w:p>
    <w:p w14:paraId="3FF06BAE" w14:textId="77777777" w:rsidR="0077251A" w:rsidRPr="0077251A" w:rsidRDefault="0077251A" w:rsidP="0077251A">
      <w:pPr>
        <w:pStyle w:val="EndNoteBibliography"/>
        <w:ind w:left="720" w:hanging="720"/>
        <w:rPr>
          <w:noProof/>
        </w:rPr>
      </w:pPr>
      <w:r w:rsidRPr="0077251A">
        <w:rPr>
          <w:noProof/>
        </w:rPr>
        <w:t xml:space="preserve">Singh, V., Cottaris, N. P., Heasly, B. S., Brainard, D. H., &amp; Burge, J. (2018). Computational luminance constancy from naturalistic images. </w:t>
      </w:r>
      <w:r w:rsidRPr="0077251A">
        <w:rPr>
          <w:i/>
          <w:noProof/>
        </w:rPr>
        <w:t>Journal of Vision, 18</w:t>
      </w:r>
      <w:r w:rsidRPr="0077251A">
        <w:rPr>
          <w:noProof/>
        </w:rPr>
        <w:t>(13), 19.</w:t>
      </w:r>
    </w:p>
    <w:p w14:paraId="5BCC9D36" w14:textId="77777777" w:rsidR="0077251A" w:rsidRPr="0077251A" w:rsidRDefault="0077251A" w:rsidP="0077251A">
      <w:pPr>
        <w:pStyle w:val="EndNoteBibliography"/>
        <w:ind w:left="720" w:hanging="720"/>
        <w:rPr>
          <w:noProof/>
        </w:rPr>
      </w:pPr>
      <w:r w:rsidRPr="0077251A">
        <w:rPr>
          <w:noProof/>
        </w:rPr>
        <w:t xml:space="preserve">Smithson, H. E. (2005). Sensory, computational, and cognitive components of human color constancy. </w:t>
      </w:r>
      <w:r w:rsidRPr="0077251A">
        <w:rPr>
          <w:i/>
          <w:noProof/>
        </w:rPr>
        <w:t>Philosophical Transactions of the Royal Society of London. Series B, 360</w:t>
      </w:r>
      <w:r w:rsidRPr="0077251A">
        <w:rPr>
          <w:noProof/>
        </w:rPr>
        <w:t>(1458), 1329-1346.</w:t>
      </w:r>
    </w:p>
    <w:p w14:paraId="54358A7E" w14:textId="77777777" w:rsidR="0077251A" w:rsidRPr="0077251A" w:rsidRDefault="0077251A" w:rsidP="0077251A">
      <w:pPr>
        <w:pStyle w:val="EndNoteBibliography"/>
        <w:ind w:left="720" w:hanging="720"/>
        <w:rPr>
          <w:noProof/>
        </w:rPr>
      </w:pPr>
      <w:r w:rsidRPr="0077251A">
        <w:rPr>
          <w:noProof/>
        </w:rPr>
        <w:t xml:space="preserve">Teller, D. Y. (1984). Linking propositions. </w:t>
      </w:r>
      <w:r w:rsidRPr="0077251A">
        <w:rPr>
          <w:i/>
          <w:noProof/>
        </w:rPr>
        <w:t>Vision Research, 24</w:t>
      </w:r>
      <w:r w:rsidRPr="0077251A">
        <w:rPr>
          <w:noProof/>
        </w:rPr>
        <w:t>(10), 1233-1246.</w:t>
      </w:r>
    </w:p>
    <w:p w14:paraId="5697CB03" w14:textId="77777777" w:rsidR="0077251A" w:rsidRPr="0077251A" w:rsidRDefault="0077251A" w:rsidP="0077251A">
      <w:pPr>
        <w:pStyle w:val="EndNoteBibliography"/>
        <w:ind w:left="720" w:hanging="720"/>
        <w:rPr>
          <w:noProof/>
        </w:rPr>
      </w:pPr>
      <w:r w:rsidRPr="0077251A">
        <w:rPr>
          <w:noProof/>
        </w:rPr>
        <w:t xml:space="preserve">Vrhel, M. J., Gershon, R., &amp; Iwan, L. S. (1994). Measurement and analysis of object reflectance spectra. </w:t>
      </w:r>
      <w:r w:rsidRPr="0077251A">
        <w:rPr>
          <w:i/>
          <w:noProof/>
        </w:rPr>
        <w:t>Color Research &amp; Application, 19</w:t>
      </w:r>
      <w:r w:rsidRPr="0077251A">
        <w:rPr>
          <w:noProof/>
        </w:rPr>
        <w:t>(1), 4-9.</w:t>
      </w:r>
    </w:p>
    <w:p w14:paraId="6F204FAD" w14:textId="77777777" w:rsidR="0077251A" w:rsidRPr="0077251A" w:rsidRDefault="0077251A" w:rsidP="0077251A">
      <w:pPr>
        <w:pStyle w:val="EndNoteBibliography"/>
        <w:ind w:left="720" w:hanging="720"/>
        <w:rPr>
          <w:noProof/>
        </w:rPr>
      </w:pPr>
      <w:r w:rsidRPr="0077251A">
        <w:rPr>
          <w:noProof/>
        </w:rPr>
        <w:t xml:space="preserve">Weiss, D., Witzel, C., &amp; Gegenfurtner, K. (2017). Determinants of colour constancy and the blue bias. </w:t>
      </w:r>
      <w:r w:rsidRPr="0077251A">
        <w:rPr>
          <w:i/>
          <w:noProof/>
        </w:rPr>
        <w:t>i-Perception, 8</w:t>
      </w:r>
      <w:r w:rsidRPr="0077251A">
        <w:rPr>
          <w:noProof/>
        </w:rPr>
        <w:t>(6), 204166951773963.</w:t>
      </w:r>
    </w:p>
    <w:p w14:paraId="459C59DB" w14:textId="77777777" w:rsidR="0077251A" w:rsidRPr="0077251A" w:rsidRDefault="0077251A" w:rsidP="0077251A">
      <w:pPr>
        <w:pStyle w:val="EndNoteBibliography"/>
        <w:ind w:left="720" w:hanging="720"/>
        <w:rPr>
          <w:noProof/>
        </w:rPr>
      </w:pPr>
      <w:r w:rsidRPr="0077251A">
        <w:rPr>
          <w:noProof/>
        </w:rPr>
        <w:t xml:space="preserve">Zhang, X., &amp; Brainard, D. H. (2004). </w:t>
      </w:r>
      <w:r w:rsidRPr="0077251A">
        <w:rPr>
          <w:i/>
          <w:noProof/>
        </w:rPr>
        <w:t>Bayesian color correction method for non-colorimetric digital image sensors.</w:t>
      </w:r>
      <w:r w:rsidRPr="0077251A">
        <w:rPr>
          <w:noProof/>
        </w:rPr>
        <w:t xml:space="preserve"> Paper presented at the Color and Imaging Conference.</w:t>
      </w:r>
    </w:p>
    <w:p w14:paraId="2F67EDFA" w14:textId="4A76AB74" w:rsidR="00151AF7" w:rsidRPr="000E3DCD" w:rsidRDefault="00F06CF5" w:rsidP="00E846BC">
      <w:pPr>
        <w:pStyle w:val="EndNoteBibliography"/>
        <w:ind w:left="720" w:hanging="720"/>
        <w:rPr>
          <w:b/>
          <w:bCs/>
        </w:rPr>
      </w:pPr>
      <w:r>
        <w:rPr>
          <w:b/>
          <w:bCs/>
        </w:rPr>
        <w:fldChar w:fldCharType="end"/>
      </w:r>
    </w:p>
    <w:sectPr w:rsidR="00151AF7" w:rsidRPr="000E3DCD">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5-04T14:55:00Z" w:initials="VS">
    <w:p w14:paraId="70A5F56F" w14:textId="72077686" w:rsidR="00624D80" w:rsidRDefault="00624D80">
      <w:pPr>
        <w:pStyle w:val="CommentText"/>
      </w:pPr>
      <w:r>
        <w:rPr>
          <w:rStyle w:val="CommentReference"/>
        </w:rPr>
        <w:annotationRef/>
      </w:r>
      <w:r>
        <w:t>Can we use English please?</w:t>
      </w:r>
    </w:p>
  </w:comment>
  <w:comment w:id="1" w:author="Brainard, David H" w:date="2021-04-20T16:49:00Z" w:initials="BDH">
    <w:p w14:paraId="2C1B30BC" w14:textId="733C03F2" w:rsidR="00165ECC" w:rsidRDefault="00165ECC">
      <w:pPr>
        <w:pStyle w:val="CommentText"/>
      </w:pPr>
      <w:r>
        <w:rPr>
          <w:rStyle w:val="CommentReference"/>
        </w:rPr>
        <w:annotationRef/>
      </w:r>
      <w:r>
        <w:t xml:space="preserve">Emailed Karl to see if his constancy work with </w:t>
      </w:r>
      <w:proofErr w:type="spellStart"/>
      <w:r>
        <w:t>Bloj</w:t>
      </w:r>
      <w:proofErr w:type="spellEnd"/>
      <w:r>
        <w:t xml:space="preserve"> is published.</w:t>
      </w:r>
    </w:p>
  </w:comment>
  <w:comment w:id="2" w:author="Vijay Singh" w:date="2021-05-03T17:20:00Z" w:initials="VS">
    <w:p w14:paraId="39666A96" w14:textId="589239BF" w:rsidR="00C21D1C" w:rsidRDefault="00C21D1C">
      <w:pPr>
        <w:pStyle w:val="CommentText"/>
      </w:pPr>
      <w:r>
        <w:rPr>
          <w:rStyle w:val="CommentReference"/>
        </w:rPr>
        <w:annotationRef/>
      </w:r>
      <w:r>
        <w:t>Johannes did not understand the previous version of this sentence. This is my attempt to explain the idea.</w:t>
      </w:r>
    </w:p>
  </w:comment>
  <w:comment w:id="3" w:author="Brainard, David H" w:date="2021-04-20T16:47:00Z" w:initials="BDH">
    <w:p w14:paraId="703824B5" w14:textId="6F44118E" w:rsidR="00165ECC" w:rsidRDefault="00165ECC">
      <w:pPr>
        <w:pStyle w:val="CommentText"/>
      </w:pPr>
      <w:r>
        <w:rPr>
          <w:rStyle w:val="CommentReference"/>
        </w:rPr>
        <w:annotationRef/>
      </w:r>
      <w:r>
        <w:t xml:space="preserve">Emailed Karl to see if he’s published the </w:t>
      </w:r>
      <w:proofErr w:type="spellStart"/>
      <w:r>
        <w:t>illum</w:t>
      </w:r>
      <w:proofErr w:type="spellEnd"/>
      <w:r>
        <w:t xml:space="preserve"> </w:t>
      </w:r>
      <w:proofErr w:type="spellStart"/>
      <w:r>
        <w:t>discrim</w:t>
      </w:r>
      <w:proofErr w:type="spellEnd"/>
      <w:r>
        <w:t xml:space="preserve"> work that this paper refers to as under review.</w:t>
      </w:r>
    </w:p>
  </w:comment>
  <w:comment w:id="4" w:author="JohannesBurge" w:date="2021-04-26T10:32:00Z" w:initials="JDB">
    <w:p w14:paraId="23EE30C3" w14:textId="691CA84A" w:rsidR="00165ECC" w:rsidRDefault="00165ECC">
      <w:pPr>
        <w:pStyle w:val="CommentText"/>
      </w:pPr>
      <w:r>
        <w:rPr>
          <w:rStyle w:val="CommentReference"/>
        </w:rPr>
        <w:annotationRef/>
      </w:r>
      <w:r>
        <w:t>I think the data allows us to do this independent of the model</w:t>
      </w:r>
    </w:p>
  </w:comment>
  <w:comment w:id="6" w:author="Brainard, David H" w:date="2021-04-20T17:06:00Z" w:initials="BDH">
    <w:p w14:paraId="0A7C57AB" w14:textId="7E69EEA1" w:rsidR="00165ECC" w:rsidRDefault="00165ECC">
      <w:pPr>
        <w:pStyle w:val="CommentText"/>
      </w:pPr>
      <w:r>
        <w:rPr>
          <w:rStyle w:val="CommentReference"/>
        </w:rPr>
        <w:annotationRef/>
      </w:r>
      <w:r>
        <w:t>These might not be the perfect set of references, but they’ll get us started.</w:t>
      </w:r>
    </w:p>
  </w:comment>
  <w:comment w:id="7" w:author="Brainard, David H" w:date="2021-04-20T20:06:00Z" w:initials="BDH">
    <w:p w14:paraId="47DF02D2" w14:textId="6F7FCC51" w:rsidR="00165ECC" w:rsidRDefault="00165ECC">
      <w:pPr>
        <w:pStyle w:val="CommentText"/>
      </w:pPr>
      <w:r>
        <w:rPr>
          <w:rStyle w:val="CommentReference"/>
        </w:rPr>
        <w:annotationRef/>
      </w:r>
      <w:r>
        <w:t>Work on best refs for here.</w:t>
      </w:r>
    </w:p>
  </w:comment>
  <w:comment w:id="8" w:author="JohannesBurge" w:date="2021-04-26T11:17:00Z" w:initials="JDB">
    <w:p w14:paraId="0033580C" w14:textId="39F1C144" w:rsidR="00165ECC" w:rsidRDefault="00165ECC">
      <w:pPr>
        <w:pStyle w:val="CommentText"/>
      </w:pPr>
      <w:r>
        <w:rPr>
          <w:rStyle w:val="CommentReference"/>
        </w:rPr>
        <w:annotationRef/>
      </w:r>
      <w:r>
        <w:t>A contrast hadn’t really been drawn between task-relevant and task-irrelevant variation… so I scrapped it. Feel free to add back in. But we’d need to flesh out a bit more. Didn’t read well as it w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0A5F56F" w15:done="0"/>
  <w15:commentEx w15:paraId="2C1B30BC" w15:done="0"/>
  <w15:commentEx w15:paraId="39666A96" w15:done="0"/>
  <w15:commentEx w15:paraId="703824B5" w15:done="0"/>
  <w15:commentEx w15:paraId="23EE30C3" w15:done="0"/>
  <w15:commentEx w15:paraId="0A7C57AB" w15:done="0"/>
  <w15:commentEx w15:paraId="47DF02D2" w15:done="0"/>
  <w15:commentEx w15:paraId="003358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DEED" w16cex:dateUtc="2021-05-04T18:55:00Z"/>
  <w16cex:commentExtensible w16cex:durableId="24298496" w16cex:dateUtc="2021-04-20T20:49:00Z"/>
  <w16cex:commentExtensible w16cex:durableId="243AAF6D" w16cex:dateUtc="2021-05-03T21:20:00Z"/>
  <w16cex:commentExtensible w16cex:durableId="2429841F" w16cex:dateUtc="2021-04-20T20:47:00Z"/>
  <w16cex:commentExtensible w16cex:durableId="2431153C" w16cex:dateUtc="2021-04-26T14:32:00Z"/>
  <w16cex:commentExtensible w16cex:durableId="24298886" w16cex:dateUtc="2021-04-20T21:06:00Z"/>
  <w16cex:commentExtensible w16cex:durableId="2429B2A8" w16cex:dateUtc="2021-04-21T00:06:00Z"/>
  <w16cex:commentExtensible w16cex:durableId="24311FBF" w16cex:dateUtc="2021-04-26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0A5F56F" w16cid:durableId="243BDEED"/>
  <w16cid:commentId w16cid:paraId="2C1B30BC" w16cid:durableId="24298496"/>
  <w16cid:commentId w16cid:paraId="39666A96" w16cid:durableId="243AAF6D"/>
  <w16cid:commentId w16cid:paraId="703824B5" w16cid:durableId="2429841F"/>
  <w16cid:commentId w16cid:paraId="23EE30C3" w16cid:durableId="2431153C"/>
  <w16cid:commentId w16cid:paraId="0A7C57AB" w16cid:durableId="24298886"/>
  <w16cid:commentId w16cid:paraId="47DF02D2" w16cid:durableId="2429B2A8"/>
  <w16cid:commentId w16cid:paraId="0033580C" w16cid:durableId="24311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A3D6B4" w14:textId="77777777" w:rsidR="003000BF" w:rsidRDefault="003000BF">
      <w:r>
        <w:separator/>
      </w:r>
    </w:p>
  </w:endnote>
  <w:endnote w:type="continuationSeparator" w:id="0">
    <w:p w14:paraId="1E34EB6E" w14:textId="77777777" w:rsidR="003000BF" w:rsidRDefault="003000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F1159B" w14:textId="77777777" w:rsidR="003000BF" w:rsidRDefault="003000BF">
      <w:r>
        <w:separator/>
      </w:r>
    </w:p>
  </w:footnote>
  <w:footnote w:type="continuationSeparator" w:id="0">
    <w:p w14:paraId="1D2C5635" w14:textId="77777777" w:rsidR="003000BF" w:rsidRDefault="003000BF">
      <w:r>
        <w:continuationSeparator/>
      </w:r>
    </w:p>
  </w:footnote>
  <w:footnote w:id="1">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5844BD36">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65CA4DFE">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9FEED52E">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F25EC7F8">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2FFA0204">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91F61708">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D6C4CCB4">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A31CE462">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08028382">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5"/>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Vis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2dpt2f590x0mezte35f5fwef0rtp2xsfrz&quot;&gt;VijayS Library&lt;record-ids&gt;&lt;item&gt;124&lt;/item&gt;&lt;item&gt;229&lt;/item&gt;&lt;item&gt;250&lt;/item&gt;&lt;item&gt;262&lt;/item&gt;&lt;item&gt;294&lt;/item&gt;&lt;item&gt;329&lt;/item&gt;&lt;item&gt;350&lt;/item&gt;&lt;item&gt;373&lt;/item&gt;&lt;item&gt;386&lt;/item&gt;&lt;item&gt;391&lt;/item&gt;&lt;item&gt;393&lt;/item&gt;&lt;item&gt;394&lt;/item&gt;&lt;item&gt;396&lt;/item&gt;&lt;item&gt;409&lt;/item&gt;&lt;item&gt;805&lt;/item&gt;&lt;item&gt;807&lt;/item&gt;&lt;item&gt;808&lt;/item&gt;&lt;item&gt;809&lt;/item&gt;&lt;item&gt;2497&lt;/item&gt;&lt;item&gt;2500&lt;/item&gt;&lt;item&gt;2501&lt;/item&gt;&lt;item&gt;2503&lt;/item&gt;&lt;item&gt;2504&lt;/item&gt;&lt;item&gt;2505&lt;/item&gt;&lt;item&gt;2506&lt;/item&gt;&lt;item&gt;2507&lt;/item&gt;&lt;item&gt;2508&lt;/item&gt;&lt;item&gt;2509&lt;/item&gt;&lt;item&gt;2510&lt;/item&gt;&lt;item&gt;2511&lt;/item&gt;&lt;item&gt;2512&lt;/item&gt;&lt;item&gt;2514&lt;/item&gt;&lt;item&gt;2515&lt;/item&gt;&lt;item&gt;2516&lt;/item&gt;&lt;item&gt;2517&lt;/item&gt;&lt;item&gt;2519&lt;/item&gt;&lt;item&gt;2520&lt;/item&gt;&lt;item&gt;2521&lt;/item&gt;&lt;item&gt;2522&lt;/item&gt;&lt;item&gt;2523&lt;/item&gt;&lt;item&gt;2524&lt;/item&gt;&lt;item&gt;2525&lt;/item&gt;&lt;item&gt;2526&lt;/item&gt;&lt;item&gt;2527&lt;/item&gt;&lt;item&gt;2528&lt;/item&gt;&lt;item&gt;2530&lt;/item&gt;&lt;item&gt;2531&lt;/item&gt;&lt;item&gt;2532&lt;/item&gt;&lt;item&gt;2533&lt;/item&gt;&lt;item&gt;2534&lt;/item&gt;&lt;item&gt;2535&lt;/item&gt;&lt;item&gt;2536&lt;/item&gt;&lt;item&gt;2537&lt;/item&gt;&lt;item&gt;2538&lt;/item&gt;&lt;item&gt;2539&lt;/item&gt;&lt;item&gt;2540&lt;/item&gt;&lt;item&gt;2542&lt;/item&gt;&lt;item&gt;2543&lt;/item&gt;&lt;item&gt;2544&lt;/item&gt;&lt;item&gt;2545&lt;/item&gt;&lt;item&gt;2546&lt;/item&gt;&lt;item&gt;2550&lt;/item&gt;&lt;item&gt;2576&lt;/item&gt;&lt;item&gt;2610&lt;/item&gt;&lt;item&gt;2747&lt;/item&gt;&lt;item&gt;2748&lt;/item&gt;&lt;item&gt;2750&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DED"/>
    <w:rsid w:val="00014FD5"/>
    <w:rsid w:val="00015289"/>
    <w:rsid w:val="00015722"/>
    <w:rsid w:val="0001612C"/>
    <w:rsid w:val="00016E20"/>
    <w:rsid w:val="0002136B"/>
    <w:rsid w:val="00021EA0"/>
    <w:rsid w:val="00023604"/>
    <w:rsid w:val="000237B6"/>
    <w:rsid w:val="0002392D"/>
    <w:rsid w:val="000241B5"/>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52F8"/>
    <w:rsid w:val="0006591A"/>
    <w:rsid w:val="00065FE8"/>
    <w:rsid w:val="000665C3"/>
    <w:rsid w:val="00066732"/>
    <w:rsid w:val="0006686F"/>
    <w:rsid w:val="00066C68"/>
    <w:rsid w:val="00066F32"/>
    <w:rsid w:val="00067798"/>
    <w:rsid w:val="000703E2"/>
    <w:rsid w:val="000711E6"/>
    <w:rsid w:val="0007144A"/>
    <w:rsid w:val="00072048"/>
    <w:rsid w:val="00072635"/>
    <w:rsid w:val="00072F32"/>
    <w:rsid w:val="000762A3"/>
    <w:rsid w:val="00076EBC"/>
    <w:rsid w:val="000774C0"/>
    <w:rsid w:val="000774E0"/>
    <w:rsid w:val="0007755E"/>
    <w:rsid w:val="00077EED"/>
    <w:rsid w:val="00080003"/>
    <w:rsid w:val="000809FA"/>
    <w:rsid w:val="00081285"/>
    <w:rsid w:val="000815AF"/>
    <w:rsid w:val="0008265A"/>
    <w:rsid w:val="00082F26"/>
    <w:rsid w:val="00083145"/>
    <w:rsid w:val="000833C7"/>
    <w:rsid w:val="00084893"/>
    <w:rsid w:val="00085573"/>
    <w:rsid w:val="00085F66"/>
    <w:rsid w:val="000865D7"/>
    <w:rsid w:val="0008660C"/>
    <w:rsid w:val="00086FCC"/>
    <w:rsid w:val="0008715E"/>
    <w:rsid w:val="00087864"/>
    <w:rsid w:val="00087C19"/>
    <w:rsid w:val="00087E5A"/>
    <w:rsid w:val="00090579"/>
    <w:rsid w:val="00091515"/>
    <w:rsid w:val="00091791"/>
    <w:rsid w:val="000920F6"/>
    <w:rsid w:val="0009288A"/>
    <w:rsid w:val="00095100"/>
    <w:rsid w:val="00095375"/>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E9"/>
    <w:rsid w:val="000D0A11"/>
    <w:rsid w:val="000D0DC3"/>
    <w:rsid w:val="000D142B"/>
    <w:rsid w:val="000D1650"/>
    <w:rsid w:val="000D192F"/>
    <w:rsid w:val="000D2276"/>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9CD"/>
    <w:rsid w:val="000E3DCD"/>
    <w:rsid w:val="000E4192"/>
    <w:rsid w:val="000E429F"/>
    <w:rsid w:val="000E52BF"/>
    <w:rsid w:val="000E5F7F"/>
    <w:rsid w:val="000E6789"/>
    <w:rsid w:val="000E6CFF"/>
    <w:rsid w:val="000E6EDE"/>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1004AC"/>
    <w:rsid w:val="0010126B"/>
    <w:rsid w:val="001014C4"/>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FE4"/>
    <w:rsid w:val="001205D2"/>
    <w:rsid w:val="00121672"/>
    <w:rsid w:val="00121700"/>
    <w:rsid w:val="00122EE6"/>
    <w:rsid w:val="00122F62"/>
    <w:rsid w:val="00123325"/>
    <w:rsid w:val="00123BD7"/>
    <w:rsid w:val="00123EE8"/>
    <w:rsid w:val="00124593"/>
    <w:rsid w:val="00124A52"/>
    <w:rsid w:val="001250C7"/>
    <w:rsid w:val="0012585E"/>
    <w:rsid w:val="00127AF3"/>
    <w:rsid w:val="00131D1C"/>
    <w:rsid w:val="00131E2A"/>
    <w:rsid w:val="00133D68"/>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1511"/>
    <w:rsid w:val="00141BF1"/>
    <w:rsid w:val="00142DDB"/>
    <w:rsid w:val="0014360D"/>
    <w:rsid w:val="00144482"/>
    <w:rsid w:val="001445C3"/>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F16"/>
    <w:rsid w:val="0016741F"/>
    <w:rsid w:val="00167452"/>
    <w:rsid w:val="00167C54"/>
    <w:rsid w:val="0017076C"/>
    <w:rsid w:val="001710EC"/>
    <w:rsid w:val="001716D0"/>
    <w:rsid w:val="0017268C"/>
    <w:rsid w:val="00173B5F"/>
    <w:rsid w:val="001740D5"/>
    <w:rsid w:val="0017468A"/>
    <w:rsid w:val="00176817"/>
    <w:rsid w:val="00177140"/>
    <w:rsid w:val="00180AE5"/>
    <w:rsid w:val="001810C3"/>
    <w:rsid w:val="0018214B"/>
    <w:rsid w:val="001825B8"/>
    <w:rsid w:val="0018353C"/>
    <w:rsid w:val="001839A8"/>
    <w:rsid w:val="001842DD"/>
    <w:rsid w:val="00185111"/>
    <w:rsid w:val="00185392"/>
    <w:rsid w:val="00185D27"/>
    <w:rsid w:val="0018601D"/>
    <w:rsid w:val="001865DA"/>
    <w:rsid w:val="00186D20"/>
    <w:rsid w:val="00186D2C"/>
    <w:rsid w:val="001871AF"/>
    <w:rsid w:val="00187E70"/>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77E"/>
    <w:rsid w:val="00196A08"/>
    <w:rsid w:val="001970F4"/>
    <w:rsid w:val="00197D5E"/>
    <w:rsid w:val="00197E4D"/>
    <w:rsid w:val="001A0BE4"/>
    <w:rsid w:val="001A10D0"/>
    <w:rsid w:val="001A14BA"/>
    <w:rsid w:val="001A1C34"/>
    <w:rsid w:val="001A287A"/>
    <w:rsid w:val="001A2AC5"/>
    <w:rsid w:val="001A2B26"/>
    <w:rsid w:val="001A32C9"/>
    <w:rsid w:val="001A3B36"/>
    <w:rsid w:val="001A4955"/>
    <w:rsid w:val="001A4CB1"/>
    <w:rsid w:val="001A62FD"/>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7723"/>
    <w:rsid w:val="001C051F"/>
    <w:rsid w:val="001C0EF5"/>
    <w:rsid w:val="001C185E"/>
    <w:rsid w:val="001C1B28"/>
    <w:rsid w:val="001C20E9"/>
    <w:rsid w:val="001C2A3C"/>
    <w:rsid w:val="001C31BC"/>
    <w:rsid w:val="001C3EF5"/>
    <w:rsid w:val="001C4155"/>
    <w:rsid w:val="001C4327"/>
    <w:rsid w:val="001C5FAC"/>
    <w:rsid w:val="001C68CB"/>
    <w:rsid w:val="001C6B4F"/>
    <w:rsid w:val="001C6C2C"/>
    <w:rsid w:val="001C6D21"/>
    <w:rsid w:val="001C7064"/>
    <w:rsid w:val="001C72F7"/>
    <w:rsid w:val="001C7431"/>
    <w:rsid w:val="001C744A"/>
    <w:rsid w:val="001D0406"/>
    <w:rsid w:val="001D0859"/>
    <w:rsid w:val="001D1C2B"/>
    <w:rsid w:val="001D248E"/>
    <w:rsid w:val="001D2893"/>
    <w:rsid w:val="001D357A"/>
    <w:rsid w:val="001D46B4"/>
    <w:rsid w:val="001D54EB"/>
    <w:rsid w:val="001D55E0"/>
    <w:rsid w:val="001D6AB1"/>
    <w:rsid w:val="001D72D2"/>
    <w:rsid w:val="001D73CB"/>
    <w:rsid w:val="001D7718"/>
    <w:rsid w:val="001E17A1"/>
    <w:rsid w:val="001E1F50"/>
    <w:rsid w:val="001E473E"/>
    <w:rsid w:val="001E4CB3"/>
    <w:rsid w:val="001E50A3"/>
    <w:rsid w:val="001E5DBA"/>
    <w:rsid w:val="001E77B3"/>
    <w:rsid w:val="001E7A3E"/>
    <w:rsid w:val="001E7F31"/>
    <w:rsid w:val="001E7F77"/>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7334"/>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5CD"/>
    <w:rsid w:val="0021789E"/>
    <w:rsid w:val="00217A99"/>
    <w:rsid w:val="002200B0"/>
    <w:rsid w:val="00221886"/>
    <w:rsid w:val="002222FF"/>
    <w:rsid w:val="00222EA0"/>
    <w:rsid w:val="00222F03"/>
    <w:rsid w:val="002234E8"/>
    <w:rsid w:val="00223C96"/>
    <w:rsid w:val="00223D41"/>
    <w:rsid w:val="0022589B"/>
    <w:rsid w:val="00226B23"/>
    <w:rsid w:val="00226F28"/>
    <w:rsid w:val="00227C8B"/>
    <w:rsid w:val="002304B1"/>
    <w:rsid w:val="002316FE"/>
    <w:rsid w:val="00231C90"/>
    <w:rsid w:val="00232181"/>
    <w:rsid w:val="00233498"/>
    <w:rsid w:val="00233624"/>
    <w:rsid w:val="00233C77"/>
    <w:rsid w:val="00233D89"/>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BD"/>
    <w:rsid w:val="00253B46"/>
    <w:rsid w:val="002547CB"/>
    <w:rsid w:val="00255DBE"/>
    <w:rsid w:val="002560A5"/>
    <w:rsid w:val="002561C0"/>
    <w:rsid w:val="00257120"/>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7165"/>
    <w:rsid w:val="00267BD4"/>
    <w:rsid w:val="002714A1"/>
    <w:rsid w:val="002723A1"/>
    <w:rsid w:val="002728A2"/>
    <w:rsid w:val="00274E73"/>
    <w:rsid w:val="00274F9F"/>
    <w:rsid w:val="00275BAD"/>
    <w:rsid w:val="0027653B"/>
    <w:rsid w:val="00277852"/>
    <w:rsid w:val="00277BD1"/>
    <w:rsid w:val="00277BEB"/>
    <w:rsid w:val="0028019E"/>
    <w:rsid w:val="00280704"/>
    <w:rsid w:val="00280B85"/>
    <w:rsid w:val="002813B7"/>
    <w:rsid w:val="0028164E"/>
    <w:rsid w:val="00281B11"/>
    <w:rsid w:val="00281BA0"/>
    <w:rsid w:val="0028267B"/>
    <w:rsid w:val="00282ACA"/>
    <w:rsid w:val="0028303D"/>
    <w:rsid w:val="002835C6"/>
    <w:rsid w:val="00283610"/>
    <w:rsid w:val="002837BD"/>
    <w:rsid w:val="00283847"/>
    <w:rsid w:val="00283900"/>
    <w:rsid w:val="002840FA"/>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4670"/>
    <w:rsid w:val="002B4B8D"/>
    <w:rsid w:val="002B4F17"/>
    <w:rsid w:val="002B5B24"/>
    <w:rsid w:val="002B5BA0"/>
    <w:rsid w:val="002B67C5"/>
    <w:rsid w:val="002B6D57"/>
    <w:rsid w:val="002B6F30"/>
    <w:rsid w:val="002B7A21"/>
    <w:rsid w:val="002C077F"/>
    <w:rsid w:val="002C0EEF"/>
    <w:rsid w:val="002C1C90"/>
    <w:rsid w:val="002C2027"/>
    <w:rsid w:val="002C2080"/>
    <w:rsid w:val="002C2B0F"/>
    <w:rsid w:val="002C2B85"/>
    <w:rsid w:val="002C2F43"/>
    <w:rsid w:val="002C3A28"/>
    <w:rsid w:val="002C54D7"/>
    <w:rsid w:val="002C5CD2"/>
    <w:rsid w:val="002C5DC7"/>
    <w:rsid w:val="002C6115"/>
    <w:rsid w:val="002C68EB"/>
    <w:rsid w:val="002C6FA0"/>
    <w:rsid w:val="002C7480"/>
    <w:rsid w:val="002C7FBA"/>
    <w:rsid w:val="002D001A"/>
    <w:rsid w:val="002D013A"/>
    <w:rsid w:val="002D11C8"/>
    <w:rsid w:val="002D15EC"/>
    <w:rsid w:val="002D1E97"/>
    <w:rsid w:val="002D306B"/>
    <w:rsid w:val="002D3539"/>
    <w:rsid w:val="002D3578"/>
    <w:rsid w:val="002D40C5"/>
    <w:rsid w:val="002D4BFE"/>
    <w:rsid w:val="002D4F54"/>
    <w:rsid w:val="002D5994"/>
    <w:rsid w:val="002D622C"/>
    <w:rsid w:val="002D7343"/>
    <w:rsid w:val="002D7B56"/>
    <w:rsid w:val="002D7BA3"/>
    <w:rsid w:val="002D7BBD"/>
    <w:rsid w:val="002D7C2E"/>
    <w:rsid w:val="002E0B64"/>
    <w:rsid w:val="002E20EF"/>
    <w:rsid w:val="002E21D9"/>
    <w:rsid w:val="002E285F"/>
    <w:rsid w:val="002E3EBC"/>
    <w:rsid w:val="002E40A3"/>
    <w:rsid w:val="002E4613"/>
    <w:rsid w:val="002E50D3"/>
    <w:rsid w:val="002E5374"/>
    <w:rsid w:val="002E564E"/>
    <w:rsid w:val="002E6550"/>
    <w:rsid w:val="002E704B"/>
    <w:rsid w:val="002E733A"/>
    <w:rsid w:val="002E7DCD"/>
    <w:rsid w:val="002E7E84"/>
    <w:rsid w:val="002F0BA5"/>
    <w:rsid w:val="002F10EB"/>
    <w:rsid w:val="002F121B"/>
    <w:rsid w:val="002F14D8"/>
    <w:rsid w:val="002F1829"/>
    <w:rsid w:val="002F190A"/>
    <w:rsid w:val="002F21CC"/>
    <w:rsid w:val="002F2690"/>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00BF"/>
    <w:rsid w:val="00301CA7"/>
    <w:rsid w:val="003027CB"/>
    <w:rsid w:val="00302F1D"/>
    <w:rsid w:val="003031E6"/>
    <w:rsid w:val="00304113"/>
    <w:rsid w:val="00304729"/>
    <w:rsid w:val="003057CC"/>
    <w:rsid w:val="00305A41"/>
    <w:rsid w:val="00306731"/>
    <w:rsid w:val="00306E38"/>
    <w:rsid w:val="003074CB"/>
    <w:rsid w:val="003078D2"/>
    <w:rsid w:val="00307A2E"/>
    <w:rsid w:val="003101D8"/>
    <w:rsid w:val="00310539"/>
    <w:rsid w:val="00310833"/>
    <w:rsid w:val="00315A80"/>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C79"/>
    <w:rsid w:val="0034307F"/>
    <w:rsid w:val="00343981"/>
    <w:rsid w:val="00344242"/>
    <w:rsid w:val="003449A6"/>
    <w:rsid w:val="00345A33"/>
    <w:rsid w:val="00345D23"/>
    <w:rsid w:val="00345ECA"/>
    <w:rsid w:val="00346166"/>
    <w:rsid w:val="00346A80"/>
    <w:rsid w:val="003473AF"/>
    <w:rsid w:val="003474F4"/>
    <w:rsid w:val="003475CC"/>
    <w:rsid w:val="00347906"/>
    <w:rsid w:val="00347F41"/>
    <w:rsid w:val="00350733"/>
    <w:rsid w:val="003517E9"/>
    <w:rsid w:val="003518E5"/>
    <w:rsid w:val="00351B43"/>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7514"/>
    <w:rsid w:val="003677CA"/>
    <w:rsid w:val="00367A6D"/>
    <w:rsid w:val="003705C9"/>
    <w:rsid w:val="00370793"/>
    <w:rsid w:val="003707CA"/>
    <w:rsid w:val="003711A7"/>
    <w:rsid w:val="00371A93"/>
    <w:rsid w:val="00371BF3"/>
    <w:rsid w:val="003722A2"/>
    <w:rsid w:val="00372413"/>
    <w:rsid w:val="00372EEA"/>
    <w:rsid w:val="00373232"/>
    <w:rsid w:val="0037330F"/>
    <w:rsid w:val="00373441"/>
    <w:rsid w:val="003735F9"/>
    <w:rsid w:val="003739ED"/>
    <w:rsid w:val="00373D23"/>
    <w:rsid w:val="00373FD1"/>
    <w:rsid w:val="003741FC"/>
    <w:rsid w:val="0037436B"/>
    <w:rsid w:val="00374B95"/>
    <w:rsid w:val="003757B4"/>
    <w:rsid w:val="0037588C"/>
    <w:rsid w:val="00375F3A"/>
    <w:rsid w:val="00376090"/>
    <w:rsid w:val="003768D0"/>
    <w:rsid w:val="0037722A"/>
    <w:rsid w:val="00377789"/>
    <w:rsid w:val="00377DDC"/>
    <w:rsid w:val="0038067F"/>
    <w:rsid w:val="00380729"/>
    <w:rsid w:val="00380B88"/>
    <w:rsid w:val="003810CB"/>
    <w:rsid w:val="0038174F"/>
    <w:rsid w:val="003819FC"/>
    <w:rsid w:val="00382C56"/>
    <w:rsid w:val="00382E73"/>
    <w:rsid w:val="00383F91"/>
    <w:rsid w:val="003844D4"/>
    <w:rsid w:val="003849A5"/>
    <w:rsid w:val="00384DD7"/>
    <w:rsid w:val="00384EDD"/>
    <w:rsid w:val="00386010"/>
    <w:rsid w:val="00386C50"/>
    <w:rsid w:val="00387421"/>
    <w:rsid w:val="00387FEA"/>
    <w:rsid w:val="00390530"/>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EFE"/>
    <w:rsid w:val="003A665F"/>
    <w:rsid w:val="003A67E4"/>
    <w:rsid w:val="003A743B"/>
    <w:rsid w:val="003A75D8"/>
    <w:rsid w:val="003A7EAB"/>
    <w:rsid w:val="003B0F5F"/>
    <w:rsid w:val="003B1175"/>
    <w:rsid w:val="003B18B6"/>
    <w:rsid w:val="003B1B2C"/>
    <w:rsid w:val="003B24A8"/>
    <w:rsid w:val="003B2D5E"/>
    <w:rsid w:val="003B2E21"/>
    <w:rsid w:val="003B330D"/>
    <w:rsid w:val="003B353A"/>
    <w:rsid w:val="003B3ADC"/>
    <w:rsid w:val="003B4EFE"/>
    <w:rsid w:val="003B5569"/>
    <w:rsid w:val="003B64FA"/>
    <w:rsid w:val="003B66A4"/>
    <w:rsid w:val="003B6EB5"/>
    <w:rsid w:val="003B79E6"/>
    <w:rsid w:val="003C11D1"/>
    <w:rsid w:val="003C1F7D"/>
    <w:rsid w:val="003C42DB"/>
    <w:rsid w:val="003C4446"/>
    <w:rsid w:val="003C4E69"/>
    <w:rsid w:val="003C5E00"/>
    <w:rsid w:val="003C680E"/>
    <w:rsid w:val="003C6F60"/>
    <w:rsid w:val="003C71F1"/>
    <w:rsid w:val="003C750C"/>
    <w:rsid w:val="003D1F5A"/>
    <w:rsid w:val="003D2B09"/>
    <w:rsid w:val="003D2C54"/>
    <w:rsid w:val="003D3F79"/>
    <w:rsid w:val="003D3FB9"/>
    <w:rsid w:val="003D4343"/>
    <w:rsid w:val="003D4A00"/>
    <w:rsid w:val="003D6298"/>
    <w:rsid w:val="003D67C5"/>
    <w:rsid w:val="003D699D"/>
    <w:rsid w:val="003D6B6F"/>
    <w:rsid w:val="003D6E3A"/>
    <w:rsid w:val="003D71AB"/>
    <w:rsid w:val="003E05D2"/>
    <w:rsid w:val="003E17A4"/>
    <w:rsid w:val="003E190A"/>
    <w:rsid w:val="003E1D8C"/>
    <w:rsid w:val="003E1E3A"/>
    <w:rsid w:val="003E2389"/>
    <w:rsid w:val="003E28D9"/>
    <w:rsid w:val="003E49C3"/>
    <w:rsid w:val="003E5ECE"/>
    <w:rsid w:val="003E66D3"/>
    <w:rsid w:val="003E6D6B"/>
    <w:rsid w:val="003E7065"/>
    <w:rsid w:val="003F213E"/>
    <w:rsid w:val="003F2417"/>
    <w:rsid w:val="003F25CB"/>
    <w:rsid w:val="003F2D86"/>
    <w:rsid w:val="003F3838"/>
    <w:rsid w:val="003F3C5B"/>
    <w:rsid w:val="003F4354"/>
    <w:rsid w:val="003F44BB"/>
    <w:rsid w:val="003F4765"/>
    <w:rsid w:val="003F4885"/>
    <w:rsid w:val="003F49DB"/>
    <w:rsid w:val="003F4FDA"/>
    <w:rsid w:val="003F5C2B"/>
    <w:rsid w:val="003F6A0F"/>
    <w:rsid w:val="003F6C36"/>
    <w:rsid w:val="003F6C57"/>
    <w:rsid w:val="003F6EDB"/>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A3C"/>
    <w:rsid w:val="004155D6"/>
    <w:rsid w:val="00415673"/>
    <w:rsid w:val="00415E6E"/>
    <w:rsid w:val="0041643E"/>
    <w:rsid w:val="00416F5B"/>
    <w:rsid w:val="00417174"/>
    <w:rsid w:val="0041735C"/>
    <w:rsid w:val="00417399"/>
    <w:rsid w:val="00417E5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BC9"/>
    <w:rsid w:val="0042654A"/>
    <w:rsid w:val="0042665F"/>
    <w:rsid w:val="00426878"/>
    <w:rsid w:val="0042688A"/>
    <w:rsid w:val="00427410"/>
    <w:rsid w:val="00430521"/>
    <w:rsid w:val="004307F1"/>
    <w:rsid w:val="00430F6B"/>
    <w:rsid w:val="004315E0"/>
    <w:rsid w:val="00431F54"/>
    <w:rsid w:val="0043230F"/>
    <w:rsid w:val="0043274A"/>
    <w:rsid w:val="00432895"/>
    <w:rsid w:val="00432C4D"/>
    <w:rsid w:val="0043357C"/>
    <w:rsid w:val="00433EFA"/>
    <w:rsid w:val="0043412C"/>
    <w:rsid w:val="004349AD"/>
    <w:rsid w:val="004358A6"/>
    <w:rsid w:val="004363E1"/>
    <w:rsid w:val="004367BC"/>
    <w:rsid w:val="00436883"/>
    <w:rsid w:val="004371AF"/>
    <w:rsid w:val="00437429"/>
    <w:rsid w:val="004400FC"/>
    <w:rsid w:val="00440A1A"/>
    <w:rsid w:val="00440F3A"/>
    <w:rsid w:val="00442E3D"/>
    <w:rsid w:val="00444209"/>
    <w:rsid w:val="0044548A"/>
    <w:rsid w:val="00445DB3"/>
    <w:rsid w:val="00446EBC"/>
    <w:rsid w:val="00447212"/>
    <w:rsid w:val="00447725"/>
    <w:rsid w:val="004478B7"/>
    <w:rsid w:val="00450724"/>
    <w:rsid w:val="00451DE0"/>
    <w:rsid w:val="00451F4E"/>
    <w:rsid w:val="004521A6"/>
    <w:rsid w:val="004525FA"/>
    <w:rsid w:val="00454007"/>
    <w:rsid w:val="00454551"/>
    <w:rsid w:val="00454C58"/>
    <w:rsid w:val="00455A5C"/>
    <w:rsid w:val="004562D7"/>
    <w:rsid w:val="0045657F"/>
    <w:rsid w:val="00456BC8"/>
    <w:rsid w:val="004573A5"/>
    <w:rsid w:val="0045754F"/>
    <w:rsid w:val="00457580"/>
    <w:rsid w:val="00457696"/>
    <w:rsid w:val="004576E6"/>
    <w:rsid w:val="00457F2F"/>
    <w:rsid w:val="00460A4C"/>
    <w:rsid w:val="00460C68"/>
    <w:rsid w:val="00462217"/>
    <w:rsid w:val="00462535"/>
    <w:rsid w:val="004639F3"/>
    <w:rsid w:val="00463DB6"/>
    <w:rsid w:val="00463F83"/>
    <w:rsid w:val="004644BD"/>
    <w:rsid w:val="0046494F"/>
    <w:rsid w:val="00464B28"/>
    <w:rsid w:val="004705BB"/>
    <w:rsid w:val="00470C92"/>
    <w:rsid w:val="004717ED"/>
    <w:rsid w:val="004732AC"/>
    <w:rsid w:val="0047350E"/>
    <w:rsid w:val="00473DFD"/>
    <w:rsid w:val="00475DA6"/>
    <w:rsid w:val="00476835"/>
    <w:rsid w:val="00476ADD"/>
    <w:rsid w:val="00480522"/>
    <w:rsid w:val="00480A6B"/>
    <w:rsid w:val="00481217"/>
    <w:rsid w:val="004818BB"/>
    <w:rsid w:val="00481A43"/>
    <w:rsid w:val="00482926"/>
    <w:rsid w:val="00482993"/>
    <w:rsid w:val="00482EA7"/>
    <w:rsid w:val="0048339D"/>
    <w:rsid w:val="00484B28"/>
    <w:rsid w:val="004850E5"/>
    <w:rsid w:val="00486ECA"/>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68A"/>
    <w:rsid w:val="004A3CAE"/>
    <w:rsid w:val="004A4485"/>
    <w:rsid w:val="004A4B0C"/>
    <w:rsid w:val="004A4DD9"/>
    <w:rsid w:val="004A587F"/>
    <w:rsid w:val="004A5CD9"/>
    <w:rsid w:val="004A6039"/>
    <w:rsid w:val="004B0650"/>
    <w:rsid w:val="004B0766"/>
    <w:rsid w:val="004B096B"/>
    <w:rsid w:val="004B0E61"/>
    <w:rsid w:val="004B1361"/>
    <w:rsid w:val="004B142C"/>
    <w:rsid w:val="004B14BF"/>
    <w:rsid w:val="004B1988"/>
    <w:rsid w:val="004B304E"/>
    <w:rsid w:val="004B4413"/>
    <w:rsid w:val="004B49FC"/>
    <w:rsid w:val="004B54DF"/>
    <w:rsid w:val="004B60E0"/>
    <w:rsid w:val="004B7B74"/>
    <w:rsid w:val="004C051A"/>
    <w:rsid w:val="004C065E"/>
    <w:rsid w:val="004C1163"/>
    <w:rsid w:val="004C1449"/>
    <w:rsid w:val="004C16AB"/>
    <w:rsid w:val="004C19A0"/>
    <w:rsid w:val="004C23AD"/>
    <w:rsid w:val="004C2E9D"/>
    <w:rsid w:val="004C2ECD"/>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D00"/>
    <w:rsid w:val="004E0873"/>
    <w:rsid w:val="004E1437"/>
    <w:rsid w:val="004E1F48"/>
    <w:rsid w:val="004E393C"/>
    <w:rsid w:val="004E3A7A"/>
    <w:rsid w:val="004E4371"/>
    <w:rsid w:val="004E456A"/>
    <w:rsid w:val="004E46D5"/>
    <w:rsid w:val="004E4848"/>
    <w:rsid w:val="004E543B"/>
    <w:rsid w:val="004E7A0C"/>
    <w:rsid w:val="004E7BA0"/>
    <w:rsid w:val="004F1453"/>
    <w:rsid w:val="004F148E"/>
    <w:rsid w:val="004F257A"/>
    <w:rsid w:val="004F3751"/>
    <w:rsid w:val="004F5BA9"/>
    <w:rsid w:val="005007FE"/>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745"/>
    <w:rsid w:val="00524783"/>
    <w:rsid w:val="00524A47"/>
    <w:rsid w:val="005252F8"/>
    <w:rsid w:val="00525F21"/>
    <w:rsid w:val="00526796"/>
    <w:rsid w:val="00526C12"/>
    <w:rsid w:val="00530585"/>
    <w:rsid w:val="005306EC"/>
    <w:rsid w:val="00531745"/>
    <w:rsid w:val="005321FA"/>
    <w:rsid w:val="005339FA"/>
    <w:rsid w:val="00533BB4"/>
    <w:rsid w:val="0053431A"/>
    <w:rsid w:val="00534F06"/>
    <w:rsid w:val="0053510F"/>
    <w:rsid w:val="0053516C"/>
    <w:rsid w:val="00535D2B"/>
    <w:rsid w:val="00536324"/>
    <w:rsid w:val="00536E37"/>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C79"/>
    <w:rsid w:val="00553986"/>
    <w:rsid w:val="00553E09"/>
    <w:rsid w:val="00554DFF"/>
    <w:rsid w:val="00554F58"/>
    <w:rsid w:val="005552ED"/>
    <w:rsid w:val="00555788"/>
    <w:rsid w:val="0055595D"/>
    <w:rsid w:val="00556836"/>
    <w:rsid w:val="00557847"/>
    <w:rsid w:val="00557EE6"/>
    <w:rsid w:val="00560232"/>
    <w:rsid w:val="005602AF"/>
    <w:rsid w:val="00560929"/>
    <w:rsid w:val="005619C6"/>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1A92"/>
    <w:rsid w:val="00571AC0"/>
    <w:rsid w:val="00572B8C"/>
    <w:rsid w:val="00573088"/>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649"/>
    <w:rsid w:val="005A1C08"/>
    <w:rsid w:val="005A28FB"/>
    <w:rsid w:val="005A2B15"/>
    <w:rsid w:val="005A3922"/>
    <w:rsid w:val="005A40CF"/>
    <w:rsid w:val="005A55AB"/>
    <w:rsid w:val="005A5A25"/>
    <w:rsid w:val="005A5A46"/>
    <w:rsid w:val="005A5A9E"/>
    <w:rsid w:val="005A617B"/>
    <w:rsid w:val="005A742B"/>
    <w:rsid w:val="005A78F8"/>
    <w:rsid w:val="005B13C4"/>
    <w:rsid w:val="005B1F9A"/>
    <w:rsid w:val="005B222B"/>
    <w:rsid w:val="005B2AD4"/>
    <w:rsid w:val="005B30E4"/>
    <w:rsid w:val="005B331A"/>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C7"/>
    <w:rsid w:val="005C2089"/>
    <w:rsid w:val="005C350F"/>
    <w:rsid w:val="005C5833"/>
    <w:rsid w:val="005C60FE"/>
    <w:rsid w:val="005C6B95"/>
    <w:rsid w:val="005C724F"/>
    <w:rsid w:val="005C7612"/>
    <w:rsid w:val="005C7F3D"/>
    <w:rsid w:val="005D0369"/>
    <w:rsid w:val="005D0665"/>
    <w:rsid w:val="005D0EE3"/>
    <w:rsid w:val="005D1195"/>
    <w:rsid w:val="005D1CAB"/>
    <w:rsid w:val="005D2E13"/>
    <w:rsid w:val="005D325B"/>
    <w:rsid w:val="005D35AB"/>
    <w:rsid w:val="005D376B"/>
    <w:rsid w:val="005D48FC"/>
    <w:rsid w:val="005D4C1E"/>
    <w:rsid w:val="005D4D31"/>
    <w:rsid w:val="005D5C64"/>
    <w:rsid w:val="005D5CC3"/>
    <w:rsid w:val="005D5D66"/>
    <w:rsid w:val="005D65EC"/>
    <w:rsid w:val="005D676E"/>
    <w:rsid w:val="005D68F7"/>
    <w:rsid w:val="005D76E6"/>
    <w:rsid w:val="005E029D"/>
    <w:rsid w:val="005E06E3"/>
    <w:rsid w:val="005E0AA5"/>
    <w:rsid w:val="005E157E"/>
    <w:rsid w:val="005E20CF"/>
    <w:rsid w:val="005E20FD"/>
    <w:rsid w:val="005E2986"/>
    <w:rsid w:val="005E3808"/>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105AB"/>
    <w:rsid w:val="00610B2B"/>
    <w:rsid w:val="00610EEA"/>
    <w:rsid w:val="00611404"/>
    <w:rsid w:val="00611687"/>
    <w:rsid w:val="006116DF"/>
    <w:rsid w:val="006125FA"/>
    <w:rsid w:val="00612AD8"/>
    <w:rsid w:val="00612C39"/>
    <w:rsid w:val="006131F9"/>
    <w:rsid w:val="0061323C"/>
    <w:rsid w:val="006134B6"/>
    <w:rsid w:val="006137A0"/>
    <w:rsid w:val="00613AAA"/>
    <w:rsid w:val="00613B6E"/>
    <w:rsid w:val="0061486B"/>
    <w:rsid w:val="006156E9"/>
    <w:rsid w:val="00616A56"/>
    <w:rsid w:val="00617140"/>
    <w:rsid w:val="00617406"/>
    <w:rsid w:val="0061788D"/>
    <w:rsid w:val="00620B16"/>
    <w:rsid w:val="00621E8A"/>
    <w:rsid w:val="00622619"/>
    <w:rsid w:val="00622841"/>
    <w:rsid w:val="00622BAE"/>
    <w:rsid w:val="00623AEE"/>
    <w:rsid w:val="00624D80"/>
    <w:rsid w:val="00625E2F"/>
    <w:rsid w:val="00626CD1"/>
    <w:rsid w:val="006272DE"/>
    <w:rsid w:val="00627D06"/>
    <w:rsid w:val="00627E0E"/>
    <w:rsid w:val="0063180D"/>
    <w:rsid w:val="0063233C"/>
    <w:rsid w:val="00632837"/>
    <w:rsid w:val="00633041"/>
    <w:rsid w:val="00633682"/>
    <w:rsid w:val="0063390C"/>
    <w:rsid w:val="00633A57"/>
    <w:rsid w:val="00633BB6"/>
    <w:rsid w:val="0063440F"/>
    <w:rsid w:val="0063469F"/>
    <w:rsid w:val="00635E39"/>
    <w:rsid w:val="00636076"/>
    <w:rsid w:val="00636A92"/>
    <w:rsid w:val="00640356"/>
    <w:rsid w:val="006415FB"/>
    <w:rsid w:val="00641975"/>
    <w:rsid w:val="00641F28"/>
    <w:rsid w:val="006454DA"/>
    <w:rsid w:val="00646CD3"/>
    <w:rsid w:val="006505B4"/>
    <w:rsid w:val="00650716"/>
    <w:rsid w:val="00650F07"/>
    <w:rsid w:val="0065154F"/>
    <w:rsid w:val="00651D43"/>
    <w:rsid w:val="006524CD"/>
    <w:rsid w:val="00652779"/>
    <w:rsid w:val="00653E9C"/>
    <w:rsid w:val="00654085"/>
    <w:rsid w:val="006542F9"/>
    <w:rsid w:val="006543DD"/>
    <w:rsid w:val="00655686"/>
    <w:rsid w:val="006557F2"/>
    <w:rsid w:val="00655B17"/>
    <w:rsid w:val="00657413"/>
    <w:rsid w:val="00661238"/>
    <w:rsid w:val="00661CB1"/>
    <w:rsid w:val="0066248E"/>
    <w:rsid w:val="00663BE3"/>
    <w:rsid w:val="006646F8"/>
    <w:rsid w:val="0066477F"/>
    <w:rsid w:val="00664B03"/>
    <w:rsid w:val="00665B8E"/>
    <w:rsid w:val="00665CFC"/>
    <w:rsid w:val="00666053"/>
    <w:rsid w:val="00666C9F"/>
    <w:rsid w:val="00667636"/>
    <w:rsid w:val="00667A90"/>
    <w:rsid w:val="00667C43"/>
    <w:rsid w:val="0067015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8C0"/>
    <w:rsid w:val="00683A9C"/>
    <w:rsid w:val="00684003"/>
    <w:rsid w:val="00685928"/>
    <w:rsid w:val="00686114"/>
    <w:rsid w:val="006862AF"/>
    <w:rsid w:val="006864B5"/>
    <w:rsid w:val="00690745"/>
    <w:rsid w:val="0069075A"/>
    <w:rsid w:val="00690EE9"/>
    <w:rsid w:val="00691B65"/>
    <w:rsid w:val="0069341E"/>
    <w:rsid w:val="0069383F"/>
    <w:rsid w:val="00694263"/>
    <w:rsid w:val="00694698"/>
    <w:rsid w:val="006957D2"/>
    <w:rsid w:val="00695B4B"/>
    <w:rsid w:val="00696A32"/>
    <w:rsid w:val="00696A45"/>
    <w:rsid w:val="00696F7D"/>
    <w:rsid w:val="006A05F4"/>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B0DE4"/>
    <w:rsid w:val="006B1AEC"/>
    <w:rsid w:val="006B214A"/>
    <w:rsid w:val="006B256C"/>
    <w:rsid w:val="006B262B"/>
    <w:rsid w:val="006B29FD"/>
    <w:rsid w:val="006B2BDB"/>
    <w:rsid w:val="006B2FD7"/>
    <w:rsid w:val="006B3798"/>
    <w:rsid w:val="006B382E"/>
    <w:rsid w:val="006B391A"/>
    <w:rsid w:val="006B3976"/>
    <w:rsid w:val="006B3ACF"/>
    <w:rsid w:val="006B3B86"/>
    <w:rsid w:val="006B4E68"/>
    <w:rsid w:val="006B58DA"/>
    <w:rsid w:val="006B636B"/>
    <w:rsid w:val="006B6529"/>
    <w:rsid w:val="006B6754"/>
    <w:rsid w:val="006B6A47"/>
    <w:rsid w:val="006B740D"/>
    <w:rsid w:val="006B74AA"/>
    <w:rsid w:val="006B7822"/>
    <w:rsid w:val="006C1285"/>
    <w:rsid w:val="006C1741"/>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A0A"/>
    <w:rsid w:val="006D4516"/>
    <w:rsid w:val="006D48CD"/>
    <w:rsid w:val="006D4AD6"/>
    <w:rsid w:val="006D5084"/>
    <w:rsid w:val="006D63AD"/>
    <w:rsid w:val="006E1A28"/>
    <w:rsid w:val="006E1C86"/>
    <w:rsid w:val="006E1FD3"/>
    <w:rsid w:val="006E2175"/>
    <w:rsid w:val="006E367E"/>
    <w:rsid w:val="006E3713"/>
    <w:rsid w:val="006E3906"/>
    <w:rsid w:val="006E3A18"/>
    <w:rsid w:val="006E5573"/>
    <w:rsid w:val="006E63D6"/>
    <w:rsid w:val="006E711D"/>
    <w:rsid w:val="006E744A"/>
    <w:rsid w:val="006E74BC"/>
    <w:rsid w:val="006E7F8D"/>
    <w:rsid w:val="006F06EE"/>
    <w:rsid w:val="006F0F5C"/>
    <w:rsid w:val="006F2085"/>
    <w:rsid w:val="006F213F"/>
    <w:rsid w:val="006F339A"/>
    <w:rsid w:val="006F3544"/>
    <w:rsid w:val="006F41F1"/>
    <w:rsid w:val="006F4DB4"/>
    <w:rsid w:val="006F4F03"/>
    <w:rsid w:val="006F5C20"/>
    <w:rsid w:val="006F61C2"/>
    <w:rsid w:val="006F6294"/>
    <w:rsid w:val="006F6744"/>
    <w:rsid w:val="006F7692"/>
    <w:rsid w:val="006F79E4"/>
    <w:rsid w:val="006F7BD1"/>
    <w:rsid w:val="007001F3"/>
    <w:rsid w:val="007007A5"/>
    <w:rsid w:val="00700FDE"/>
    <w:rsid w:val="00701762"/>
    <w:rsid w:val="007018F9"/>
    <w:rsid w:val="00701DB1"/>
    <w:rsid w:val="00702DB5"/>
    <w:rsid w:val="007031AC"/>
    <w:rsid w:val="00703CB5"/>
    <w:rsid w:val="00705222"/>
    <w:rsid w:val="007057D9"/>
    <w:rsid w:val="007063F3"/>
    <w:rsid w:val="007066D0"/>
    <w:rsid w:val="007072ED"/>
    <w:rsid w:val="00710114"/>
    <w:rsid w:val="00710432"/>
    <w:rsid w:val="00710755"/>
    <w:rsid w:val="00710C6E"/>
    <w:rsid w:val="0071115E"/>
    <w:rsid w:val="0071287D"/>
    <w:rsid w:val="0071396C"/>
    <w:rsid w:val="0071405B"/>
    <w:rsid w:val="0071571C"/>
    <w:rsid w:val="007161AB"/>
    <w:rsid w:val="0071622E"/>
    <w:rsid w:val="00720897"/>
    <w:rsid w:val="00720E33"/>
    <w:rsid w:val="00721815"/>
    <w:rsid w:val="00722C22"/>
    <w:rsid w:val="00723CC7"/>
    <w:rsid w:val="0072601F"/>
    <w:rsid w:val="007272A1"/>
    <w:rsid w:val="0072788D"/>
    <w:rsid w:val="00727A29"/>
    <w:rsid w:val="00730404"/>
    <w:rsid w:val="00731457"/>
    <w:rsid w:val="00731B72"/>
    <w:rsid w:val="00731E66"/>
    <w:rsid w:val="00732867"/>
    <w:rsid w:val="00734FD3"/>
    <w:rsid w:val="00735541"/>
    <w:rsid w:val="00736120"/>
    <w:rsid w:val="00736FDF"/>
    <w:rsid w:val="00737479"/>
    <w:rsid w:val="00737AB5"/>
    <w:rsid w:val="00737B86"/>
    <w:rsid w:val="00737EE6"/>
    <w:rsid w:val="00742597"/>
    <w:rsid w:val="00742C66"/>
    <w:rsid w:val="00743A58"/>
    <w:rsid w:val="00743B75"/>
    <w:rsid w:val="00744589"/>
    <w:rsid w:val="0074544C"/>
    <w:rsid w:val="0074576E"/>
    <w:rsid w:val="00745D92"/>
    <w:rsid w:val="00746334"/>
    <w:rsid w:val="00746C18"/>
    <w:rsid w:val="00750D28"/>
    <w:rsid w:val="00751023"/>
    <w:rsid w:val="0075131E"/>
    <w:rsid w:val="00752C16"/>
    <w:rsid w:val="00752D9A"/>
    <w:rsid w:val="00753423"/>
    <w:rsid w:val="007535AE"/>
    <w:rsid w:val="00753E63"/>
    <w:rsid w:val="007541BD"/>
    <w:rsid w:val="00754F19"/>
    <w:rsid w:val="00755720"/>
    <w:rsid w:val="00756B43"/>
    <w:rsid w:val="0075715A"/>
    <w:rsid w:val="00757553"/>
    <w:rsid w:val="007577F3"/>
    <w:rsid w:val="0076026C"/>
    <w:rsid w:val="00760328"/>
    <w:rsid w:val="00760E6A"/>
    <w:rsid w:val="0076188D"/>
    <w:rsid w:val="00761A01"/>
    <w:rsid w:val="00761DC9"/>
    <w:rsid w:val="00761DF0"/>
    <w:rsid w:val="0076238A"/>
    <w:rsid w:val="0076284B"/>
    <w:rsid w:val="00762A6B"/>
    <w:rsid w:val="00762AD3"/>
    <w:rsid w:val="00762CC0"/>
    <w:rsid w:val="0076345B"/>
    <w:rsid w:val="00763C1A"/>
    <w:rsid w:val="007644E6"/>
    <w:rsid w:val="00764C04"/>
    <w:rsid w:val="00764CC8"/>
    <w:rsid w:val="007656E8"/>
    <w:rsid w:val="00765937"/>
    <w:rsid w:val="00765BB0"/>
    <w:rsid w:val="00765ECD"/>
    <w:rsid w:val="00766B31"/>
    <w:rsid w:val="00767E60"/>
    <w:rsid w:val="0077096E"/>
    <w:rsid w:val="00771CED"/>
    <w:rsid w:val="0077251A"/>
    <w:rsid w:val="0077279C"/>
    <w:rsid w:val="00772AA2"/>
    <w:rsid w:val="00772B46"/>
    <w:rsid w:val="007732EF"/>
    <w:rsid w:val="00773622"/>
    <w:rsid w:val="00773C97"/>
    <w:rsid w:val="00774B1F"/>
    <w:rsid w:val="00775F7D"/>
    <w:rsid w:val="0077644E"/>
    <w:rsid w:val="0077663D"/>
    <w:rsid w:val="00776DAE"/>
    <w:rsid w:val="00777656"/>
    <w:rsid w:val="00777675"/>
    <w:rsid w:val="00777780"/>
    <w:rsid w:val="007777AC"/>
    <w:rsid w:val="00777891"/>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722"/>
    <w:rsid w:val="00787032"/>
    <w:rsid w:val="0078721C"/>
    <w:rsid w:val="00787B43"/>
    <w:rsid w:val="0079239E"/>
    <w:rsid w:val="00792A30"/>
    <w:rsid w:val="007939BE"/>
    <w:rsid w:val="00794CC2"/>
    <w:rsid w:val="007955F2"/>
    <w:rsid w:val="0079603B"/>
    <w:rsid w:val="0079755F"/>
    <w:rsid w:val="007A00E1"/>
    <w:rsid w:val="007A05C1"/>
    <w:rsid w:val="007A0BEE"/>
    <w:rsid w:val="007A12F3"/>
    <w:rsid w:val="007A2A8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E5C"/>
    <w:rsid w:val="007D11F8"/>
    <w:rsid w:val="007D1F4F"/>
    <w:rsid w:val="007D200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800C24"/>
    <w:rsid w:val="00801755"/>
    <w:rsid w:val="00802A61"/>
    <w:rsid w:val="00802B44"/>
    <w:rsid w:val="00803148"/>
    <w:rsid w:val="008034DE"/>
    <w:rsid w:val="00803AFD"/>
    <w:rsid w:val="00804CE4"/>
    <w:rsid w:val="0081123D"/>
    <w:rsid w:val="00811D64"/>
    <w:rsid w:val="00812302"/>
    <w:rsid w:val="00813347"/>
    <w:rsid w:val="00813815"/>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7D72"/>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313F"/>
    <w:rsid w:val="00864576"/>
    <w:rsid w:val="008649E5"/>
    <w:rsid w:val="0086613C"/>
    <w:rsid w:val="00866835"/>
    <w:rsid w:val="00866D49"/>
    <w:rsid w:val="00867148"/>
    <w:rsid w:val="008675A6"/>
    <w:rsid w:val="008676B0"/>
    <w:rsid w:val="00867BF5"/>
    <w:rsid w:val="00871151"/>
    <w:rsid w:val="00871938"/>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5125"/>
    <w:rsid w:val="0088535C"/>
    <w:rsid w:val="0088558D"/>
    <w:rsid w:val="00886C11"/>
    <w:rsid w:val="0089057C"/>
    <w:rsid w:val="0089205B"/>
    <w:rsid w:val="008921D6"/>
    <w:rsid w:val="00892212"/>
    <w:rsid w:val="008925E0"/>
    <w:rsid w:val="00892BE2"/>
    <w:rsid w:val="00892CE4"/>
    <w:rsid w:val="00892E0D"/>
    <w:rsid w:val="00893F67"/>
    <w:rsid w:val="00894A27"/>
    <w:rsid w:val="00894D1C"/>
    <w:rsid w:val="008961F4"/>
    <w:rsid w:val="0089627D"/>
    <w:rsid w:val="0089628E"/>
    <w:rsid w:val="00896373"/>
    <w:rsid w:val="00896659"/>
    <w:rsid w:val="0089686F"/>
    <w:rsid w:val="00896898"/>
    <w:rsid w:val="00896ABF"/>
    <w:rsid w:val="008972FE"/>
    <w:rsid w:val="00897987"/>
    <w:rsid w:val="008A0655"/>
    <w:rsid w:val="008A133B"/>
    <w:rsid w:val="008A1CDF"/>
    <w:rsid w:val="008A21A1"/>
    <w:rsid w:val="008A226A"/>
    <w:rsid w:val="008A2349"/>
    <w:rsid w:val="008A24FE"/>
    <w:rsid w:val="008A2530"/>
    <w:rsid w:val="008A2584"/>
    <w:rsid w:val="008A2E9B"/>
    <w:rsid w:val="008A3BB4"/>
    <w:rsid w:val="008A3F18"/>
    <w:rsid w:val="008A3FB6"/>
    <w:rsid w:val="008A429E"/>
    <w:rsid w:val="008A51B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C3C"/>
    <w:rsid w:val="008D11CB"/>
    <w:rsid w:val="008D195D"/>
    <w:rsid w:val="008D1A7E"/>
    <w:rsid w:val="008D241E"/>
    <w:rsid w:val="008D288D"/>
    <w:rsid w:val="008D33A8"/>
    <w:rsid w:val="008D4BC3"/>
    <w:rsid w:val="008D66B5"/>
    <w:rsid w:val="008D7332"/>
    <w:rsid w:val="008D7908"/>
    <w:rsid w:val="008D7D63"/>
    <w:rsid w:val="008E06EA"/>
    <w:rsid w:val="008E0BE3"/>
    <w:rsid w:val="008E0FB5"/>
    <w:rsid w:val="008E1078"/>
    <w:rsid w:val="008E1689"/>
    <w:rsid w:val="008E27E8"/>
    <w:rsid w:val="008E31F2"/>
    <w:rsid w:val="008E3512"/>
    <w:rsid w:val="008E45B3"/>
    <w:rsid w:val="008E47FC"/>
    <w:rsid w:val="008E4A15"/>
    <w:rsid w:val="008E4C58"/>
    <w:rsid w:val="008E51A7"/>
    <w:rsid w:val="008E6928"/>
    <w:rsid w:val="008E6F40"/>
    <w:rsid w:val="008E7058"/>
    <w:rsid w:val="008E7F75"/>
    <w:rsid w:val="008F1AC8"/>
    <w:rsid w:val="008F29B3"/>
    <w:rsid w:val="008F381B"/>
    <w:rsid w:val="008F3A3A"/>
    <w:rsid w:val="008F4713"/>
    <w:rsid w:val="008F4CDF"/>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6FA8"/>
    <w:rsid w:val="00907583"/>
    <w:rsid w:val="00907A15"/>
    <w:rsid w:val="00907A1A"/>
    <w:rsid w:val="00910067"/>
    <w:rsid w:val="00910F4B"/>
    <w:rsid w:val="009110AF"/>
    <w:rsid w:val="00911BF9"/>
    <w:rsid w:val="00911CBE"/>
    <w:rsid w:val="00912318"/>
    <w:rsid w:val="0091286A"/>
    <w:rsid w:val="00912954"/>
    <w:rsid w:val="00912A69"/>
    <w:rsid w:val="00913810"/>
    <w:rsid w:val="00913BD9"/>
    <w:rsid w:val="00913BFC"/>
    <w:rsid w:val="00914853"/>
    <w:rsid w:val="00914E60"/>
    <w:rsid w:val="00914F31"/>
    <w:rsid w:val="009157AD"/>
    <w:rsid w:val="00915AD6"/>
    <w:rsid w:val="00915D57"/>
    <w:rsid w:val="00916842"/>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514"/>
    <w:rsid w:val="00927AE5"/>
    <w:rsid w:val="00927D0E"/>
    <w:rsid w:val="00927E8A"/>
    <w:rsid w:val="0093042C"/>
    <w:rsid w:val="009311B3"/>
    <w:rsid w:val="009322E2"/>
    <w:rsid w:val="00932B7D"/>
    <w:rsid w:val="00932BC7"/>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CE8"/>
    <w:rsid w:val="00944099"/>
    <w:rsid w:val="00945A41"/>
    <w:rsid w:val="009478BC"/>
    <w:rsid w:val="00947AA0"/>
    <w:rsid w:val="009506C9"/>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4149"/>
    <w:rsid w:val="009846CC"/>
    <w:rsid w:val="00984BE7"/>
    <w:rsid w:val="0098666D"/>
    <w:rsid w:val="00987488"/>
    <w:rsid w:val="009879DC"/>
    <w:rsid w:val="00987BED"/>
    <w:rsid w:val="009904BE"/>
    <w:rsid w:val="0099050E"/>
    <w:rsid w:val="0099062F"/>
    <w:rsid w:val="00990853"/>
    <w:rsid w:val="009912A0"/>
    <w:rsid w:val="009923C6"/>
    <w:rsid w:val="009926D1"/>
    <w:rsid w:val="00992E17"/>
    <w:rsid w:val="0099360E"/>
    <w:rsid w:val="00993918"/>
    <w:rsid w:val="00993AD2"/>
    <w:rsid w:val="00993E1A"/>
    <w:rsid w:val="00993F3B"/>
    <w:rsid w:val="0099469A"/>
    <w:rsid w:val="00994DC1"/>
    <w:rsid w:val="00994F21"/>
    <w:rsid w:val="009A09A9"/>
    <w:rsid w:val="009A0C21"/>
    <w:rsid w:val="009A31C1"/>
    <w:rsid w:val="009A3665"/>
    <w:rsid w:val="009A43B6"/>
    <w:rsid w:val="009A4555"/>
    <w:rsid w:val="009A48BF"/>
    <w:rsid w:val="009A53E6"/>
    <w:rsid w:val="009B139F"/>
    <w:rsid w:val="009B17DE"/>
    <w:rsid w:val="009B1979"/>
    <w:rsid w:val="009B1D21"/>
    <w:rsid w:val="009B20CF"/>
    <w:rsid w:val="009B2D9C"/>
    <w:rsid w:val="009B2EE0"/>
    <w:rsid w:val="009B30EB"/>
    <w:rsid w:val="009B37AE"/>
    <w:rsid w:val="009B387B"/>
    <w:rsid w:val="009B3E8D"/>
    <w:rsid w:val="009B4ADC"/>
    <w:rsid w:val="009B5D55"/>
    <w:rsid w:val="009B6260"/>
    <w:rsid w:val="009B62D6"/>
    <w:rsid w:val="009B67CC"/>
    <w:rsid w:val="009B73E0"/>
    <w:rsid w:val="009B777C"/>
    <w:rsid w:val="009C0108"/>
    <w:rsid w:val="009C019C"/>
    <w:rsid w:val="009C0908"/>
    <w:rsid w:val="009C0A24"/>
    <w:rsid w:val="009C0A82"/>
    <w:rsid w:val="009C0ECF"/>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102C"/>
    <w:rsid w:val="009D170F"/>
    <w:rsid w:val="009D18C8"/>
    <w:rsid w:val="009D1C06"/>
    <w:rsid w:val="009D1C3D"/>
    <w:rsid w:val="009D38DA"/>
    <w:rsid w:val="009D3B75"/>
    <w:rsid w:val="009D4E1A"/>
    <w:rsid w:val="009D62E2"/>
    <w:rsid w:val="009D6B6D"/>
    <w:rsid w:val="009D6D7A"/>
    <w:rsid w:val="009D750D"/>
    <w:rsid w:val="009D77B6"/>
    <w:rsid w:val="009E04D9"/>
    <w:rsid w:val="009E068C"/>
    <w:rsid w:val="009E1BB5"/>
    <w:rsid w:val="009E2052"/>
    <w:rsid w:val="009E24D1"/>
    <w:rsid w:val="009E260A"/>
    <w:rsid w:val="009E363F"/>
    <w:rsid w:val="009E3999"/>
    <w:rsid w:val="009E496D"/>
    <w:rsid w:val="009E5C67"/>
    <w:rsid w:val="009E7FC1"/>
    <w:rsid w:val="009F1401"/>
    <w:rsid w:val="009F150A"/>
    <w:rsid w:val="009F1B53"/>
    <w:rsid w:val="009F2638"/>
    <w:rsid w:val="009F2B99"/>
    <w:rsid w:val="009F2F8C"/>
    <w:rsid w:val="009F31B9"/>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200D"/>
    <w:rsid w:val="00A125C0"/>
    <w:rsid w:val="00A1263E"/>
    <w:rsid w:val="00A12D3B"/>
    <w:rsid w:val="00A13647"/>
    <w:rsid w:val="00A1601F"/>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5E1E"/>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425C"/>
    <w:rsid w:val="00A744C8"/>
    <w:rsid w:val="00A75B7D"/>
    <w:rsid w:val="00A75BC1"/>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812"/>
    <w:rsid w:val="00A9485F"/>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AD"/>
    <w:rsid w:val="00AB4FA6"/>
    <w:rsid w:val="00AB522F"/>
    <w:rsid w:val="00AB5658"/>
    <w:rsid w:val="00AB59D5"/>
    <w:rsid w:val="00AB7D56"/>
    <w:rsid w:val="00AC07A6"/>
    <w:rsid w:val="00AC1C7B"/>
    <w:rsid w:val="00AC2026"/>
    <w:rsid w:val="00AC259B"/>
    <w:rsid w:val="00AC2D5B"/>
    <w:rsid w:val="00AC2FEA"/>
    <w:rsid w:val="00AC3888"/>
    <w:rsid w:val="00AC3DD9"/>
    <w:rsid w:val="00AC46D2"/>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518B"/>
    <w:rsid w:val="00AD5631"/>
    <w:rsid w:val="00AD5ECF"/>
    <w:rsid w:val="00AD6AB1"/>
    <w:rsid w:val="00AD7AB1"/>
    <w:rsid w:val="00AE2007"/>
    <w:rsid w:val="00AE21ED"/>
    <w:rsid w:val="00AE3D79"/>
    <w:rsid w:val="00AE3E36"/>
    <w:rsid w:val="00AE3EC0"/>
    <w:rsid w:val="00AE40A2"/>
    <w:rsid w:val="00AE4891"/>
    <w:rsid w:val="00AE4A6C"/>
    <w:rsid w:val="00AE5693"/>
    <w:rsid w:val="00AE5828"/>
    <w:rsid w:val="00AE6B61"/>
    <w:rsid w:val="00AE7025"/>
    <w:rsid w:val="00AE7831"/>
    <w:rsid w:val="00AE7B01"/>
    <w:rsid w:val="00AE7D4C"/>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1496"/>
    <w:rsid w:val="00B21AE7"/>
    <w:rsid w:val="00B22D08"/>
    <w:rsid w:val="00B230A4"/>
    <w:rsid w:val="00B23412"/>
    <w:rsid w:val="00B246CA"/>
    <w:rsid w:val="00B26547"/>
    <w:rsid w:val="00B3047E"/>
    <w:rsid w:val="00B30CF4"/>
    <w:rsid w:val="00B30EBF"/>
    <w:rsid w:val="00B31C7F"/>
    <w:rsid w:val="00B32738"/>
    <w:rsid w:val="00B32E88"/>
    <w:rsid w:val="00B3320C"/>
    <w:rsid w:val="00B3365B"/>
    <w:rsid w:val="00B343A5"/>
    <w:rsid w:val="00B35112"/>
    <w:rsid w:val="00B35192"/>
    <w:rsid w:val="00B401E9"/>
    <w:rsid w:val="00B40A9C"/>
    <w:rsid w:val="00B4155C"/>
    <w:rsid w:val="00B4157C"/>
    <w:rsid w:val="00B4160C"/>
    <w:rsid w:val="00B41F0F"/>
    <w:rsid w:val="00B42048"/>
    <w:rsid w:val="00B42699"/>
    <w:rsid w:val="00B42DE7"/>
    <w:rsid w:val="00B445F0"/>
    <w:rsid w:val="00B44CB5"/>
    <w:rsid w:val="00B45537"/>
    <w:rsid w:val="00B45E3A"/>
    <w:rsid w:val="00B45EF2"/>
    <w:rsid w:val="00B4612A"/>
    <w:rsid w:val="00B4777A"/>
    <w:rsid w:val="00B4777D"/>
    <w:rsid w:val="00B47AAD"/>
    <w:rsid w:val="00B50768"/>
    <w:rsid w:val="00B51EEF"/>
    <w:rsid w:val="00B5202B"/>
    <w:rsid w:val="00B5344E"/>
    <w:rsid w:val="00B53739"/>
    <w:rsid w:val="00B54F91"/>
    <w:rsid w:val="00B550EE"/>
    <w:rsid w:val="00B564B4"/>
    <w:rsid w:val="00B57BCF"/>
    <w:rsid w:val="00B603CC"/>
    <w:rsid w:val="00B60483"/>
    <w:rsid w:val="00B6079B"/>
    <w:rsid w:val="00B60CC2"/>
    <w:rsid w:val="00B61016"/>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83"/>
    <w:rsid w:val="00B67BB0"/>
    <w:rsid w:val="00B67EC4"/>
    <w:rsid w:val="00B70166"/>
    <w:rsid w:val="00B70191"/>
    <w:rsid w:val="00B720AF"/>
    <w:rsid w:val="00B7210E"/>
    <w:rsid w:val="00B728DC"/>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6B4"/>
    <w:rsid w:val="00BA6B23"/>
    <w:rsid w:val="00BA6E92"/>
    <w:rsid w:val="00BA70E0"/>
    <w:rsid w:val="00BA7482"/>
    <w:rsid w:val="00BA7677"/>
    <w:rsid w:val="00BA7E69"/>
    <w:rsid w:val="00BB04FB"/>
    <w:rsid w:val="00BB0E74"/>
    <w:rsid w:val="00BB16C9"/>
    <w:rsid w:val="00BB215F"/>
    <w:rsid w:val="00BB31B7"/>
    <w:rsid w:val="00BB3D7A"/>
    <w:rsid w:val="00BB422E"/>
    <w:rsid w:val="00BB49E6"/>
    <w:rsid w:val="00BB688A"/>
    <w:rsid w:val="00BB7632"/>
    <w:rsid w:val="00BB7FA0"/>
    <w:rsid w:val="00BC0238"/>
    <w:rsid w:val="00BC0769"/>
    <w:rsid w:val="00BC0852"/>
    <w:rsid w:val="00BC0AC8"/>
    <w:rsid w:val="00BC0EED"/>
    <w:rsid w:val="00BC12D6"/>
    <w:rsid w:val="00BC2674"/>
    <w:rsid w:val="00BC391B"/>
    <w:rsid w:val="00BC3F5A"/>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40A2"/>
    <w:rsid w:val="00BD56FC"/>
    <w:rsid w:val="00BD5C52"/>
    <w:rsid w:val="00BD5D0E"/>
    <w:rsid w:val="00BD6B48"/>
    <w:rsid w:val="00BD6FC6"/>
    <w:rsid w:val="00BD7C7A"/>
    <w:rsid w:val="00BE040F"/>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24D"/>
    <w:rsid w:val="00BE7350"/>
    <w:rsid w:val="00BE77AF"/>
    <w:rsid w:val="00BE7F0A"/>
    <w:rsid w:val="00BF0493"/>
    <w:rsid w:val="00BF1849"/>
    <w:rsid w:val="00BF1BD5"/>
    <w:rsid w:val="00BF3DB0"/>
    <w:rsid w:val="00BF3F69"/>
    <w:rsid w:val="00BF3F75"/>
    <w:rsid w:val="00BF4C63"/>
    <w:rsid w:val="00BF4E30"/>
    <w:rsid w:val="00BF5891"/>
    <w:rsid w:val="00BF6280"/>
    <w:rsid w:val="00BF6465"/>
    <w:rsid w:val="00BF6C62"/>
    <w:rsid w:val="00BF6DD8"/>
    <w:rsid w:val="00BF701F"/>
    <w:rsid w:val="00BF72BB"/>
    <w:rsid w:val="00BF731B"/>
    <w:rsid w:val="00BF756B"/>
    <w:rsid w:val="00BF76F5"/>
    <w:rsid w:val="00C006FF"/>
    <w:rsid w:val="00C00A10"/>
    <w:rsid w:val="00C01028"/>
    <w:rsid w:val="00C0245F"/>
    <w:rsid w:val="00C02BE8"/>
    <w:rsid w:val="00C0330B"/>
    <w:rsid w:val="00C0439E"/>
    <w:rsid w:val="00C04C0D"/>
    <w:rsid w:val="00C06519"/>
    <w:rsid w:val="00C06602"/>
    <w:rsid w:val="00C06C01"/>
    <w:rsid w:val="00C07927"/>
    <w:rsid w:val="00C07E8A"/>
    <w:rsid w:val="00C10887"/>
    <w:rsid w:val="00C11417"/>
    <w:rsid w:val="00C123BE"/>
    <w:rsid w:val="00C132DB"/>
    <w:rsid w:val="00C138CE"/>
    <w:rsid w:val="00C13F17"/>
    <w:rsid w:val="00C15078"/>
    <w:rsid w:val="00C15441"/>
    <w:rsid w:val="00C16B01"/>
    <w:rsid w:val="00C17395"/>
    <w:rsid w:val="00C2137D"/>
    <w:rsid w:val="00C21D1C"/>
    <w:rsid w:val="00C22807"/>
    <w:rsid w:val="00C23F49"/>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8EA"/>
    <w:rsid w:val="00C40E49"/>
    <w:rsid w:val="00C4166D"/>
    <w:rsid w:val="00C41672"/>
    <w:rsid w:val="00C41A99"/>
    <w:rsid w:val="00C423CD"/>
    <w:rsid w:val="00C42607"/>
    <w:rsid w:val="00C42814"/>
    <w:rsid w:val="00C42AA5"/>
    <w:rsid w:val="00C43C79"/>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EF2"/>
    <w:rsid w:val="00C57321"/>
    <w:rsid w:val="00C5732E"/>
    <w:rsid w:val="00C57631"/>
    <w:rsid w:val="00C57E49"/>
    <w:rsid w:val="00C6026D"/>
    <w:rsid w:val="00C604D5"/>
    <w:rsid w:val="00C61C8B"/>
    <w:rsid w:val="00C61D29"/>
    <w:rsid w:val="00C620C9"/>
    <w:rsid w:val="00C62B17"/>
    <w:rsid w:val="00C641E3"/>
    <w:rsid w:val="00C64F91"/>
    <w:rsid w:val="00C661B9"/>
    <w:rsid w:val="00C66C56"/>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FF"/>
    <w:rsid w:val="00C72D1C"/>
    <w:rsid w:val="00C73936"/>
    <w:rsid w:val="00C741F6"/>
    <w:rsid w:val="00C745AB"/>
    <w:rsid w:val="00C74B19"/>
    <w:rsid w:val="00C75054"/>
    <w:rsid w:val="00C75085"/>
    <w:rsid w:val="00C75700"/>
    <w:rsid w:val="00C77150"/>
    <w:rsid w:val="00C77CBB"/>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A021A"/>
    <w:rsid w:val="00CA03CC"/>
    <w:rsid w:val="00CA0533"/>
    <w:rsid w:val="00CA1105"/>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CC5"/>
    <w:rsid w:val="00CB0D0D"/>
    <w:rsid w:val="00CB10AE"/>
    <w:rsid w:val="00CB1248"/>
    <w:rsid w:val="00CB1954"/>
    <w:rsid w:val="00CB2539"/>
    <w:rsid w:val="00CB295F"/>
    <w:rsid w:val="00CB2C74"/>
    <w:rsid w:val="00CB419C"/>
    <w:rsid w:val="00CB4A8C"/>
    <w:rsid w:val="00CB589C"/>
    <w:rsid w:val="00CB5962"/>
    <w:rsid w:val="00CB66A3"/>
    <w:rsid w:val="00CB6886"/>
    <w:rsid w:val="00CB7249"/>
    <w:rsid w:val="00CB79F8"/>
    <w:rsid w:val="00CB7ABA"/>
    <w:rsid w:val="00CB7AC8"/>
    <w:rsid w:val="00CB7D89"/>
    <w:rsid w:val="00CC0064"/>
    <w:rsid w:val="00CC06F1"/>
    <w:rsid w:val="00CC08CB"/>
    <w:rsid w:val="00CC11B9"/>
    <w:rsid w:val="00CC12A9"/>
    <w:rsid w:val="00CC15AC"/>
    <w:rsid w:val="00CC185C"/>
    <w:rsid w:val="00CC258A"/>
    <w:rsid w:val="00CC2654"/>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D1B3C"/>
    <w:rsid w:val="00CD2A36"/>
    <w:rsid w:val="00CD2C57"/>
    <w:rsid w:val="00CD2FA2"/>
    <w:rsid w:val="00CD324B"/>
    <w:rsid w:val="00CD368A"/>
    <w:rsid w:val="00CD52B5"/>
    <w:rsid w:val="00CD6794"/>
    <w:rsid w:val="00CD69F0"/>
    <w:rsid w:val="00CD6D30"/>
    <w:rsid w:val="00CD7013"/>
    <w:rsid w:val="00CD70B0"/>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408E"/>
    <w:rsid w:val="00CE4A2C"/>
    <w:rsid w:val="00CE75E2"/>
    <w:rsid w:val="00CF0950"/>
    <w:rsid w:val="00CF18BE"/>
    <w:rsid w:val="00CF1C02"/>
    <w:rsid w:val="00CF1DD8"/>
    <w:rsid w:val="00CF1E64"/>
    <w:rsid w:val="00CF2D81"/>
    <w:rsid w:val="00CF2E9D"/>
    <w:rsid w:val="00CF303A"/>
    <w:rsid w:val="00CF307E"/>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FE5"/>
    <w:rsid w:val="00D02F20"/>
    <w:rsid w:val="00D032E7"/>
    <w:rsid w:val="00D03ACD"/>
    <w:rsid w:val="00D0428A"/>
    <w:rsid w:val="00D05DA7"/>
    <w:rsid w:val="00D06484"/>
    <w:rsid w:val="00D07B42"/>
    <w:rsid w:val="00D07E6C"/>
    <w:rsid w:val="00D102F0"/>
    <w:rsid w:val="00D1069F"/>
    <w:rsid w:val="00D10DC2"/>
    <w:rsid w:val="00D10E8D"/>
    <w:rsid w:val="00D1160A"/>
    <w:rsid w:val="00D11CC1"/>
    <w:rsid w:val="00D12632"/>
    <w:rsid w:val="00D1277E"/>
    <w:rsid w:val="00D12803"/>
    <w:rsid w:val="00D129D3"/>
    <w:rsid w:val="00D134C7"/>
    <w:rsid w:val="00D13DC7"/>
    <w:rsid w:val="00D13E52"/>
    <w:rsid w:val="00D13F78"/>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71E"/>
    <w:rsid w:val="00D23F07"/>
    <w:rsid w:val="00D244A5"/>
    <w:rsid w:val="00D2476A"/>
    <w:rsid w:val="00D2507A"/>
    <w:rsid w:val="00D2516E"/>
    <w:rsid w:val="00D25AB5"/>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5619"/>
    <w:rsid w:val="00D4592A"/>
    <w:rsid w:val="00D45DB1"/>
    <w:rsid w:val="00D47C3E"/>
    <w:rsid w:val="00D47C8C"/>
    <w:rsid w:val="00D50F06"/>
    <w:rsid w:val="00D51670"/>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C46"/>
    <w:rsid w:val="00D7785F"/>
    <w:rsid w:val="00D80059"/>
    <w:rsid w:val="00D807A5"/>
    <w:rsid w:val="00D82C36"/>
    <w:rsid w:val="00D830D3"/>
    <w:rsid w:val="00D832E4"/>
    <w:rsid w:val="00D83B7A"/>
    <w:rsid w:val="00D83E87"/>
    <w:rsid w:val="00D8490A"/>
    <w:rsid w:val="00D84ACE"/>
    <w:rsid w:val="00D8561F"/>
    <w:rsid w:val="00D85717"/>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5699"/>
    <w:rsid w:val="00D956D3"/>
    <w:rsid w:val="00D9602E"/>
    <w:rsid w:val="00D9729C"/>
    <w:rsid w:val="00D97400"/>
    <w:rsid w:val="00D97656"/>
    <w:rsid w:val="00D97930"/>
    <w:rsid w:val="00DA0023"/>
    <w:rsid w:val="00DA02E9"/>
    <w:rsid w:val="00DA05A0"/>
    <w:rsid w:val="00DA0FC3"/>
    <w:rsid w:val="00DA150E"/>
    <w:rsid w:val="00DA16B6"/>
    <w:rsid w:val="00DA27DA"/>
    <w:rsid w:val="00DA2C60"/>
    <w:rsid w:val="00DA3215"/>
    <w:rsid w:val="00DA322C"/>
    <w:rsid w:val="00DA4280"/>
    <w:rsid w:val="00DA42E2"/>
    <w:rsid w:val="00DA440A"/>
    <w:rsid w:val="00DA4B52"/>
    <w:rsid w:val="00DA4EF0"/>
    <w:rsid w:val="00DA51A3"/>
    <w:rsid w:val="00DA6C42"/>
    <w:rsid w:val="00DA6DAF"/>
    <w:rsid w:val="00DA72DE"/>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779"/>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13BC"/>
    <w:rsid w:val="00E11791"/>
    <w:rsid w:val="00E11C4B"/>
    <w:rsid w:val="00E12816"/>
    <w:rsid w:val="00E138FB"/>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40249"/>
    <w:rsid w:val="00E4069E"/>
    <w:rsid w:val="00E410D2"/>
    <w:rsid w:val="00E4133B"/>
    <w:rsid w:val="00E41F87"/>
    <w:rsid w:val="00E42A7A"/>
    <w:rsid w:val="00E42FC3"/>
    <w:rsid w:val="00E43CA8"/>
    <w:rsid w:val="00E45B31"/>
    <w:rsid w:val="00E46173"/>
    <w:rsid w:val="00E46402"/>
    <w:rsid w:val="00E476C0"/>
    <w:rsid w:val="00E47988"/>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2910"/>
    <w:rsid w:val="00E63CC8"/>
    <w:rsid w:val="00E642FA"/>
    <w:rsid w:val="00E66070"/>
    <w:rsid w:val="00E6746C"/>
    <w:rsid w:val="00E71768"/>
    <w:rsid w:val="00E71A7E"/>
    <w:rsid w:val="00E71ABF"/>
    <w:rsid w:val="00E71F84"/>
    <w:rsid w:val="00E72F28"/>
    <w:rsid w:val="00E734BF"/>
    <w:rsid w:val="00E73F7F"/>
    <w:rsid w:val="00E73F85"/>
    <w:rsid w:val="00E74170"/>
    <w:rsid w:val="00E74D90"/>
    <w:rsid w:val="00E75B1D"/>
    <w:rsid w:val="00E75B9E"/>
    <w:rsid w:val="00E76D8A"/>
    <w:rsid w:val="00E77127"/>
    <w:rsid w:val="00E77BDB"/>
    <w:rsid w:val="00E77D92"/>
    <w:rsid w:val="00E80135"/>
    <w:rsid w:val="00E80284"/>
    <w:rsid w:val="00E802E0"/>
    <w:rsid w:val="00E805B0"/>
    <w:rsid w:val="00E8082A"/>
    <w:rsid w:val="00E81F38"/>
    <w:rsid w:val="00E82B10"/>
    <w:rsid w:val="00E842D9"/>
    <w:rsid w:val="00E846BC"/>
    <w:rsid w:val="00E85054"/>
    <w:rsid w:val="00E853CE"/>
    <w:rsid w:val="00E85CC6"/>
    <w:rsid w:val="00E85F73"/>
    <w:rsid w:val="00E86069"/>
    <w:rsid w:val="00E86232"/>
    <w:rsid w:val="00E87898"/>
    <w:rsid w:val="00E9046C"/>
    <w:rsid w:val="00E937E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4E5C"/>
    <w:rsid w:val="00EB526D"/>
    <w:rsid w:val="00EB5FEE"/>
    <w:rsid w:val="00EB60C4"/>
    <w:rsid w:val="00EB6D99"/>
    <w:rsid w:val="00EB7A8F"/>
    <w:rsid w:val="00EC05D0"/>
    <w:rsid w:val="00EC07AF"/>
    <w:rsid w:val="00EC1823"/>
    <w:rsid w:val="00EC2F73"/>
    <w:rsid w:val="00EC3303"/>
    <w:rsid w:val="00EC417F"/>
    <w:rsid w:val="00EC44E5"/>
    <w:rsid w:val="00EC474D"/>
    <w:rsid w:val="00EC5186"/>
    <w:rsid w:val="00EC55A9"/>
    <w:rsid w:val="00EC5B45"/>
    <w:rsid w:val="00EC6A85"/>
    <w:rsid w:val="00EC6BA0"/>
    <w:rsid w:val="00EC6D6B"/>
    <w:rsid w:val="00ED0E2E"/>
    <w:rsid w:val="00ED226B"/>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6798"/>
    <w:rsid w:val="00EE68A5"/>
    <w:rsid w:val="00EF00CB"/>
    <w:rsid w:val="00EF0294"/>
    <w:rsid w:val="00EF0449"/>
    <w:rsid w:val="00EF0723"/>
    <w:rsid w:val="00EF0BC1"/>
    <w:rsid w:val="00EF0C47"/>
    <w:rsid w:val="00EF13F5"/>
    <w:rsid w:val="00EF1724"/>
    <w:rsid w:val="00EF173E"/>
    <w:rsid w:val="00EF1D94"/>
    <w:rsid w:val="00EF1EAE"/>
    <w:rsid w:val="00EF2452"/>
    <w:rsid w:val="00EF247F"/>
    <w:rsid w:val="00EF2C93"/>
    <w:rsid w:val="00EF2EFB"/>
    <w:rsid w:val="00EF444B"/>
    <w:rsid w:val="00EF5F57"/>
    <w:rsid w:val="00EF71E7"/>
    <w:rsid w:val="00EF729E"/>
    <w:rsid w:val="00EF744F"/>
    <w:rsid w:val="00F01D8A"/>
    <w:rsid w:val="00F01FC9"/>
    <w:rsid w:val="00F0263D"/>
    <w:rsid w:val="00F03870"/>
    <w:rsid w:val="00F03DA2"/>
    <w:rsid w:val="00F04A0A"/>
    <w:rsid w:val="00F04FDA"/>
    <w:rsid w:val="00F0523E"/>
    <w:rsid w:val="00F05621"/>
    <w:rsid w:val="00F05ABD"/>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64BB"/>
    <w:rsid w:val="00F966C6"/>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9E6"/>
    <w:rsid w:val="00FA4A0A"/>
    <w:rsid w:val="00FA4B53"/>
    <w:rsid w:val="00FA4CF5"/>
    <w:rsid w:val="00FA54D7"/>
    <w:rsid w:val="00FA5E1A"/>
    <w:rsid w:val="00FA6497"/>
    <w:rsid w:val="00FA68AF"/>
    <w:rsid w:val="00FA78BB"/>
    <w:rsid w:val="00FA7BC0"/>
    <w:rsid w:val="00FA7BC7"/>
    <w:rsid w:val="00FA7D77"/>
    <w:rsid w:val="00FB350B"/>
    <w:rsid w:val="00FB3F33"/>
    <w:rsid w:val="00FB4252"/>
    <w:rsid w:val="00FB4A5A"/>
    <w:rsid w:val="00FB5486"/>
    <w:rsid w:val="00FB5BA7"/>
    <w:rsid w:val="00FB5D5D"/>
    <w:rsid w:val="00FB6D3E"/>
    <w:rsid w:val="00FB77D0"/>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5D24"/>
    <w:rsid w:val="00FD6132"/>
    <w:rsid w:val="00FD6CDB"/>
    <w:rsid w:val="00FD7927"/>
    <w:rsid w:val="00FE0EE6"/>
    <w:rsid w:val="00FE1240"/>
    <w:rsid w:val="00FE1463"/>
    <w:rsid w:val="00FE2495"/>
    <w:rsid w:val="00FE285E"/>
    <w:rsid w:val="00FE2E58"/>
    <w:rsid w:val="00FE314B"/>
    <w:rsid w:val="00FE351D"/>
    <w:rsid w:val="00FE371A"/>
    <w:rsid w:val="00FE471C"/>
    <w:rsid w:val="00FE4E77"/>
    <w:rsid w:val="00FE59C4"/>
    <w:rsid w:val="00FE7791"/>
    <w:rsid w:val="00FE7CC3"/>
    <w:rsid w:val="00FE7EBE"/>
    <w:rsid w:val="00FF1AC7"/>
    <w:rsid w:val="00FF1BE5"/>
    <w:rsid w:val="00FF1F7C"/>
    <w:rsid w:val="00FF22B1"/>
    <w:rsid w:val="00FF2584"/>
    <w:rsid w:val="00FF2686"/>
    <w:rsid w:val="00FF2C2E"/>
    <w:rsid w:val="00FF3909"/>
    <w:rsid w:val="00FF395B"/>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psych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7tgy8/"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BrainardLab/VirtualWorldColorConstancy"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justingardner.net/doku.php/mgl/overview"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3EDF4B-576F-8340-BEDF-11D0A8A8A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TotalTime>
  <Pages>24</Pages>
  <Words>17788</Words>
  <Characters>101393</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Vijay Singh</cp:lastModifiedBy>
  <cp:revision>591</cp:revision>
  <cp:lastPrinted>2020-12-07T21:16:00Z</cp:lastPrinted>
  <dcterms:created xsi:type="dcterms:W3CDTF">2021-02-08T04:31:00Z</dcterms:created>
  <dcterms:modified xsi:type="dcterms:W3CDTF">2021-05-05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